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F2A053" w14:textId="77777777" w:rsidR="00E12014" w:rsidRPr="00E12014" w:rsidRDefault="000A6128" w:rsidP="00E12014">
      <w:pPr>
        <w:pStyle w:val="Titrearticle"/>
        <w:rPr>
          <w:sz w:val="40"/>
        </w:rPr>
      </w:pPr>
      <w:bookmarkStart w:id="0" w:name="_Hlk184649912"/>
      <w:r w:rsidRPr="00E12014">
        <w:rPr>
          <w:sz w:val="40"/>
        </w:rPr>
        <w:t>Titre de l’article</w:t>
      </w:r>
    </w:p>
    <w:p w14:paraId="6F67765B" w14:textId="77777777" w:rsidR="00E12014" w:rsidRPr="00E12014" w:rsidRDefault="00E12014" w:rsidP="00E12014">
      <w:pPr>
        <w:pStyle w:val="Espaceur"/>
      </w:pPr>
    </w:p>
    <w:p w14:paraId="256BB6CF" w14:textId="2CFA63B5" w:rsidR="00E12014" w:rsidRDefault="00E12014" w:rsidP="00E12014">
      <w:pPr>
        <w:pStyle w:val="Titlearticle"/>
        <w:rPr>
          <w:sz w:val="28"/>
        </w:rPr>
      </w:pPr>
      <w:r w:rsidRPr="00E12014">
        <w:rPr>
          <w:sz w:val="28"/>
        </w:rPr>
        <w:t>Article title</w:t>
      </w:r>
    </w:p>
    <w:p w14:paraId="1CCFE4E8" w14:textId="6E8D5D10" w:rsidR="00AC5543" w:rsidRDefault="00AC5543" w:rsidP="00AC5543">
      <w:pPr>
        <w:pStyle w:val="Espaceur"/>
      </w:pPr>
    </w:p>
    <w:p w14:paraId="40382546" w14:textId="030BFBB0" w:rsidR="00AC5543" w:rsidRPr="00450C01" w:rsidRDefault="00AC5543" w:rsidP="00450C01">
      <w:pPr>
        <w:pStyle w:val="Auteurs"/>
      </w:pPr>
      <w:r w:rsidRPr="00450C01">
        <w:t>Nom Prénom</w:t>
      </w:r>
      <w:r w:rsidRPr="00450C01">
        <w:rPr>
          <w:vertAlign w:val="superscript"/>
        </w:rPr>
        <w:t>1</w:t>
      </w:r>
      <w:r w:rsidRPr="00450C01">
        <w:t>, Nom Prénom</w:t>
      </w:r>
      <w:r w:rsidRPr="00450C01">
        <w:rPr>
          <w:vertAlign w:val="superscript"/>
        </w:rPr>
        <w:t>2</w:t>
      </w:r>
      <w:r w:rsidRPr="00450C01">
        <w:t>, Nom Prénom</w:t>
      </w:r>
      <w:r w:rsidRPr="00450C01">
        <w:rPr>
          <w:vertAlign w:val="superscript"/>
        </w:rPr>
        <w:t>3</w:t>
      </w:r>
      <w:r w:rsidRPr="00450C01">
        <w:t xml:space="preserve"> &amp; Nom Prénom</w:t>
      </w:r>
      <w:r w:rsidRPr="00450C01">
        <w:rPr>
          <w:vertAlign w:val="superscript"/>
        </w:rPr>
        <w:t>4</w:t>
      </w:r>
    </w:p>
    <w:p w14:paraId="4A482BE3" w14:textId="77777777" w:rsidR="00E12014" w:rsidRDefault="00E12014" w:rsidP="00E12014">
      <w:pPr>
        <w:pStyle w:val="Espaceur"/>
      </w:pPr>
    </w:p>
    <w:p w14:paraId="559CE1BC" w14:textId="23B4F30E" w:rsidR="000A6128" w:rsidRPr="00A938A3" w:rsidRDefault="00AF3775" w:rsidP="00A938A3">
      <w:pPr>
        <w:pStyle w:val="Affiliation"/>
      </w:pPr>
      <w:r w:rsidRPr="003C37F7">
        <w:rPr>
          <w:vertAlign w:val="superscript"/>
        </w:rPr>
        <w:t>1</w:t>
      </w:r>
      <w:r w:rsidRPr="00A938A3">
        <w:t xml:space="preserve"> Affiliation 1</w:t>
      </w:r>
    </w:p>
    <w:p w14:paraId="7E8CD75D" w14:textId="77777777" w:rsidR="00AF3775" w:rsidRPr="003C37F7" w:rsidRDefault="00AF3775" w:rsidP="00E12014">
      <w:pPr>
        <w:spacing w:after="0"/>
        <w:jc w:val="left"/>
        <w:rPr>
          <w:rFonts w:eastAsia="Times New Roman"/>
          <w:sz w:val="16"/>
          <w:szCs w:val="20"/>
        </w:rPr>
      </w:pPr>
      <w:r w:rsidRPr="003C37F7">
        <w:rPr>
          <w:rFonts w:eastAsia="Times New Roman"/>
          <w:sz w:val="16"/>
          <w:szCs w:val="20"/>
          <w:vertAlign w:val="superscript"/>
        </w:rPr>
        <w:t>2</w:t>
      </w:r>
      <w:r w:rsidRPr="003C37F7">
        <w:rPr>
          <w:rFonts w:eastAsia="Times New Roman"/>
          <w:sz w:val="16"/>
          <w:szCs w:val="20"/>
        </w:rPr>
        <w:t xml:space="preserve"> Affiliation 2</w:t>
      </w:r>
    </w:p>
    <w:p w14:paraId="7C2F0477" w14:textId="45BB3577" w:rsidR="00AF3775" w:rsidRDefault="00AF3775" w:rsidP="00E12014">
      <w:pPr>
        <w:spacing w:after="0"/>
        <w:jc w:val="left"/>
        <w:rPr>
          <w:rFonts w:eastAsia="Times New Roman"/>
          <w:sz w:val="16"/>
          <w:szCs w:val="20"/>
        </w:rPr>
      </w:pPr>
      <w:r w:rsidRPr="003C37F7">
        <w:rPr>
          <w:rFonts w:eastAsia="Times New Roman"/>
          <w:sz w:val="16"/>
          <w:szCs w:val="20"/>
          <w:vertAlign w:val="superscript"/>
        </w:rPr>
        <w:t>3</w:t>
      </w:r>
      <w:r w:rsidRPr="003C37F7">
        <w:rPr>
          <w:rFonts w:eastAsia="Times New Roman"/>
          <w:sz w:val="16"/>
          <w:szCs w:val="20"/>
        </w:rPr>
        <w:t xml:space="preserve"> Affiliation 3</w:t>
      </w:r>
    </w:p>
    <w:p w14:paraId="39FEF085" w14:textId="0A5CA737" w:rsidR="00815652" w:rsidRPr="003C37F7" w:rsidRDefault="00815652" w:rsidP="00E12014">
      <w:pPr>
        <w:spacing w:after="0"/>
        <w:jc w:val="left"/>
        <w:rPr>
          <w:rFonts w:eastAsia="Times New Roman"/>
          <w:sz w:val="16"/>
          <w:szCs w:val="20"/>
        </w:rPr>
      </w:pPr>
      <w:r w:rsidRPr="00815652">
        <w:rPr>
          <w:rFonts w:eastAsia="Times New Roman"/>
          <w:sz w:val="16"/>
          <w:szCs w:val="20"/>
          <w:vertAlign w:val="superscript"/>
        </w:rPr>
        <w:t>4</w:t>
      </w:r>
      <w:r>
        <w:rPr>
          <w:rFonts w:eastAsia="Times New Roman"/>
          <w:sz w:val="16"/>
          <w:szCs w:val="20"/>
        </w:rPr>
        <w:t xml:space="preserve"> Affiliation 4</w:t>
      </w:r>
    </w:p>
    <w:p w14:paraId="732AB24C" w14:textId="77777777" w:rsidR="004370C6" w:rsidRDefault="004370C6" w:rsidP="004370C6">
      <w:pPr>
        <w:pStyle w:val="Espaceur"/>
      </w:pPr>
    </w:p>
    <w:p w14:paraId="480711C8" w14:textId="77777777" w:rsidR="004370C6" w:rsidRDefault="004370C6" w:rsidP="004370C6">
      <w:pPr>
        <w:pStyle w:val="Affiliation"/>
      </w:pPr>
      <w:r>
        <w:t>Correspondance : Nom Prénom, adresse@email.fr</w:t>
      </w:r>
    </w:p>
    <w:p w14:paraId="52420F61" w14:textId="77777777" w:rsidR="004370C6" w:rsidRDefault="004370C6" w:rsidP="004370C6">
      <w:pPr>
        <w:pStyle w:val="Affiliation"/>
      </w:pPr>
      <w:r>
        <w:t>Reçu : JJ/MM/AAAA ; Accepté : JJ/MM/AAA</w:t>
      </w:r>
    </w:p>
    <w:p w14:paraId="3BB5FA1B" w14:textId="2C7BC231" w:rsidR="000A6128" w:rsidRDefault="000A6128" w:rsidP="001016F3">
      <w:pPr>
        <w:pStyle w:val="Espaceur"/>
      </w:pPr>
    </w:p>
    <w:p w14:paraId="22D5A1D4" w14:textId="77777777" w:rsidR="001016F3" w:rsidRPr="003926D1" w:rsidRDefault="001016F3" w:rsidP="001016F3">
      <w:pPr>
        <w:pStyle w:val="Espaceur"/>
      </w:pPr>
    </w:p>
    <w:p w14:paraId="5D4CF9C3" w14:textId="1F87A8BF" w:rsidR="001016F3" w:rsidRPr="00E0699B" w:rsidRDefault="001016F3" w:rsidP="001C0A25">
      <w:pPr>
        <w:shd w:val="clear" w:color="auto" w:fill="EDEDED" w:themeFill="accent3" w:themeFillTint="33"/>
        <w:ind w:left="2268"/>
        <w:rPr>
          <w:rFonts w:eastAsia="Times New Roman"/>
          <w:b/>
          <w:color w:val="00B0F0"/>
          <w:sz w:val="28"/>
          <w:szCs w:val="22"/>
        </w:rPr>
      </w:pPr>
      <w:r w:rsidRPr="00E0699B">
        <w:rPr>
          <w:rFonts w:eastAsia="Times New Roman"/>
          <w:b/>
          <w:color w:val="00B0F0"/>
          <w:sz w:val="28"/>
          <w:szCs w:val="22"/>
        </w:rPr>
        <w:t>Résumé</w:t>
      </w:r>
      <w:r w:rsidR="00791DF8" w:rsidRPr="00E0699B">
        <w:rPr>
          <w:rFonts w:eastAsia="Times New Roman"/>
          <w:b/>
          <w:color w:val="00B0F0"/>
          <w:sz w:val="28"/>
          <w:szCs w:val="22"/>
        </w:rPr>
        <w:t xml:space="preserve"> </w:t>
      </w:r>
      <w:r w:rsidR="00791DF8" w:rsidRPr="00E0699B">
        <w:rPr>
          <w:rFonts w:eastAsia="Times New Roman"/>
          <w:b/>
          <w:color w:val="00B0F0"/>
          <w:sz w:val="28"/>
          <w:szCs w:val="22"/>
          <w:highlight w:val="yellow"/>
        </w:rPr>
        <w:t>[max</w:t>
      </w:r>
      <w:r w:rsidR="00815652" w:rsidRPr="00E0699B">
        <w:rPr>
          <w:rFonts w:eastAsia="Times New Roman"/>
          <w:b/>
          <w:color w:val="00B0F0"/>
          <w:sz w:val="28"/>
          <w:szCs w:val="22"/>
          <w:highlight w:val="yellow"/>
        </w:rPr>
        <w:t>.</w:t>
      </w:r>
      <w:r w:rsidR="00791DF8" w:rsidRPr="00E0699B">
        <w:rPr>
          <w:rFonts w:eastAsia="Times New Roman"/>
          <w:b/>
          <w:color w:val="00B0F0"/>
          <w:sz w:val="28"/>
          <w:szCs w:val="22"/>
          <w:highlight w:val="yellow"/>
        </w:rPr>
        <w:t xml:space="preserve"> 150 mots]</w:t>
      </w:r>
    </w:p>
    <w:p w14:paraId="7E7C8091" w14:textId="69AE713E" w:rsidR="003926D1" w:rsidRPr="003926D1" w:rsidRDefault="00B107F3" w:rsidP="001C0A25">
      <w:pPr>
        <w:shd w:val="clear" w:color="auto" w:fill="EDEDED" w:themeFill="accent3" w:themeFillTint="33"/>
        <w:ind w:left="2268"/>
        <w:rPr>
          <w:rFonts w:eastAsia="Times New Roman"/>
          <w:sz w:val="22"/>
          <w:szCs w:val="22"/>
        </w:rPr>
      </w:pPr>
      <w:r w:rsidRPr="00450C01">
        <w:rPr>
          <w:rFonts w:eastAsia="Times New Roman"/>
          <w:sz w:val="22"/>
          <w:szCs w:val="22"/>
          <w:lang w:val="en-GB"/>
        </w:rPr>
        <w:t xml:space="preserve">Lorem ipsum dolor sit amet, consectetuer adipiscing elit, sed diam nonummy nibh euismod tincidunt ut laoreet dolore magna aliquam erat volutpat. </w:t>
      </w:r>
      <w:r w:rsidRPr="00B107F3">
        <w:rPr>
          <w:rFonts w:eastAsia="Times New Roman"/>
          <w:sz w:val="22"/>
          <w:szCs w:val="22"/>
        </w:rPr>
        <w:t xml:space="preserve">Ut wisi enim ad minim veniam, quis nostrud exerci 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 Nam liber tempor cum soluta nobis eleifend option congue nihil imperdiet doming id quod mazim placerat facer possim assum. Typi non habent claritatem </w:t>
      </w:r>
      <w:proofErr w:type="gramStart"/>
      <w:r w:rsidRPr="00B107F3">
        <w:rPr>
          <w:rFonts w:eastAsia="Times New Roman"/>
          <w:sz w:val="22"/>
          <w:szCs w:val="22"/>
        </w:rPr>
        <w:t>insitam;</w:t>
      </w:r>
      <w:proofErr w:type="gramEnd"/>
      <w:r w:rsidRPr="00B107F3">
        <w:rPr>
          <w:rFonts w:eastAsia="Times New Roman"/>
          <w:sz w:val="22"/>
          <w:szCs w:val="22"/>
        </w:rPr>
        <w:t xml:space="preserve"> est usus legentis in iis qui facit eorum claritatem. Investigationes demonstraverunt lectores legere me lius quod ii legunt saepius. Claritas est etiam processus dynamicus, qui sequitur mutationem consuetudium lectorum. </w:t>
      </w:r>
      <w:r w:rsidR="00791DF8" w:rsidRPr="00B107F3">
        <w:rPr>
          <w:rFonts w:eastAsia="Times New Roman"/>
          <w:sz w:val="22"/>
          <w:szCs w:val="22"/>
        </w:rPr>
        <w:t>Claritas est etiam Claritas est etiam processus dynamicus, qui sequitur mutationem consuetudium lectorum.</w:t>
      </w:r>
    </w:p>
    <w:p w14:paraId="095D34E3" w14:textId="422959F5" w:rsidR="003926D1" w:rsidRPr="003926D1" w:rsidRDefault="003926D1" w:rsidP="001C0A25">
      <w:pPr>
        <w:shd w:val="clear" w:color="auto" w:fill="EDEDED" w:themeFill="accent3" w:themeFillTint="33"/>
        <w:ind w:left="2268"/>
        <w:jc w:val="left"/>
        <w:rPr>
          <w:rFonts w:eastAsia="Times New Roman"/>
          <w:sz w:val="22"/>
          <w:szCs w:val="22"/>
        </w:rPr>
      </w:pPr>
      <w:r w:rsidRPr="003926D1">
        <w:rPr>
          <w:rFonts w:eastAsia="Times New Roman"/>
          <w:b/>
          <w:bCs/>
          <w:sz w:val="22"/>
          <w:szCs w:val="22"/>
        </w:rPr>
        <w:t>Mots-clés</w:t>
      </w:r>
      <w:r w:rsidRPr="003926D1">
        <w:rPr>
          <w:rFonts w:eastAsia="Times New Roman"/>
          <w:sz w:val="22"/>
          <w:szCs w:val="22"/>
        </w:rPr>
        <w:t xml:space="preserve"> : </w:t>
      </w:r>
      <w:r w:rsidR="00E0699B">
        <w:rPr>
          <w:rFonts w:eastAsia="Times New Roman"/>
          <w:sz w:val="22"/>
          <w:szCs w:val="22"/>
        </w:rPr>
        <w:t>X</w:t>
      </w:r>
      <w:r w:rsidR="0002262C">
        <w:rPr>
          <w:rFonts w:eastAsia="Times New Roman"/>
          <w:sz w:val="22"/>
          <w:szCs w:val="22"/>
        </w:rPr>
        <w:t>xxx</w:t>
      </w:r>
      <w:r w:rsidR="00B107F3">
        <w:rPr>
          <w:rFonts w:eastAsia="Times New Roman"/>
          <w:sz w:val="22"/>
          <w:szCs w:val="22"/>
        </w:rPr>
        <w:t xml:space="preserve">, </w:t>
      </w:r>
      <w:r w:rsidR="0002262C">
        <w:rPr>
          <w:rFonts w:eastAsia="Times New Roman"/>
          <w:sz w:val="22"/>
          <w:szCs w:val="22"/>
        </w:rPr>
        <w:t>yyyy</w:t>
      </w:r>
      <w:r w:rsidR="00B107F3">
        <w:rPr>
          <w:rFonts w:eastAsia="Times New Roman"/>
          <w:sz w:val="22"/>
          <w:szCs w:val="22"/>
        </w:rPr>
        <w:t xml:space="preserve">, </w:t>
      </w:r>
      <w:r w:rsidR="00801F6C">
        <w:rPr>
          <w:rFonts w:eastAsia="Times New Roman"/>
          <w:sz w:val="22"/>
          <w:szCs w:val="22"/>
        </w:rPr>
        <w:t>z</w:t>
      </w:r>
      <w:r w:rsidR="0002262C">
        <w:rPr>
          <w:rFonts w:eastAsia="Times New Roman"/>
          <w:sz w:val="22"/>
          <w:szCs w:val="22"/>
        </w:rPr>
        <w:t>zzz</w:t>
      </w:r>
      <w:r w:rsidRPr="003926D1">
        <w:rPr>
          <w:rFonts w:eastAsia="Times New Roman"/>
          <w:sz w:val="22"/>
          <w:szCs w:val="22"/>
        </w:rPr>
        <w:t>.</w:t>
      </w:r>
    </w:p>
    <w:p w14:paraId="57C2A5D4" w14:textId="0C61C7C2" w:rsidR="003926D1" w:rsidRPr="003926D1" w:rsidRDefault="003926D1" w:rsidP="00AC5543">
      <w:pPr>
        <w:pStyle w:val="Espaceur"/>
      </w:pPr>
    </w:p>
    <w:p w14:paraId="57DC81E2" w14:textId="2D9B5744" w:rsidR="001016F3" w:rsidRPr="00E0699B" w:rsidRDefault="001016F3" w:rsidP="001C0A25">
      <w:pPr>
        <w:shd w:val="clear" w:color="auto" w:fill="EDEDED" w:themeFill="accent3" w:themeFillTint="33"/>
        <w:ind w:left="2268"/>
        <w:rPr>
          <w:rFonts w:eastAsia="Times New Roman"/>
          <w:b/>
          <w:i/>
          <w:color w:val="00B0F0"/>
          <w:sz w:val="22"/>
          <w:szCs w:val="22"/>
          <w:lang w:val="en-GB"/>
        </w:rPr>
      </w:pPr>
      <w:r w:rsidRPr="00E0699B">
        <w:rPr>
          <w:rFonts w:eastAsia="Times New Roman"/>
          <w:b/>
          <w:i/>
          <w:color w:val="00B0F0"/>
          <w:sz w:val="28"/>
          <w:szCs w:val="22"/>
          <w:lang w:val="en-GB"/>
        </w:rPr>
        <w:t>Abstract</w:t>
      </w:r>
      <w:r w:rsidR="00791DF8" w:rsidRPr="00E0699B">
        <w:rPr>
          <w:rFonts w:eastAsia="Times New Roman"/>
          <w:b/>
          <w:i/>
          <w:color w:val="00B0F0"/>
          <w:sz w:val="28"/>
          <w:szCs w:val="22"/>
          <w:lang w:val="en-GB"/>
        </w:rPr>
        <w:t xml:space="preserve"> </w:t>
      </w:r>
      <w:r w:rsidR="00791DF8" w:rsidRPr="00E0699B">
        <w:rPr>
          <w:rFonts w:eastAsia="Times New Roman"/>
          <w:b/>
          <w:i/>
          <w:color w:val="00B0F0"/>
          <w:sz w:val="28"/>
          <w:szCs w:val="22"/>
          <w:highlight w:val="yellow"/>
          <w:lang w:val="en-GB"/>
        </w:rPr>
        <w:t>[max</w:t>
      </w:r>
      <w:r w:rsidR="00815652" w:rsidRPr="00E0699B">
        <w:rPr>
          <w:rFonts w:eastAsia="Times New Roman"/>
          <w:b/>
          <w:i/>
          <w:color w:val="00B0F0"/>
          <w:sz w:val="28"/>
          <w:szCs w:val="22"/>
          <w:highlight w:val="yellow"/>
          <w:lang w:val="en-GB"/>
        </w:rPr>
        <w:t>.</w:t>
      </w:r>
      <w:r w:rsidR="00791DF8" w:rsidRPr="00E0699B">
        <w:rPr>
          <w:rFonts w:eastAsia="Times New Roman"/>
          <w:b/>
          <w:i/>
          <w:color w:val="00B0F0"/>
          <w:sz w:val="28"/>
          <w:szCs w:val="22"/>
          <w:highlight w:val="yellow"/>
          <w:lang w:val="en-GB"/>
        </w:rPr>
        <w:t xml:space="preserve"> 150 words</w:t>
      </w:r>
      <w:r w:rsidR="00E0699B" w:rsidRPr="00E0699B">
        <w:rPr>
          <w:rFonts w:eastAsia="Times New Roman"/>
          <w:b/>
          <w:i/>
          <w:color w:val="00B0F0"/>
          <w:sz w:val="28"/>
          <w:szCs w:val="22"/>
          <w:highlight w:val="yellow"/>
          <w:lang w:val="en-GB"/>
        </w:rPr>
        <w:t>, please use UK English</w:t>
      </w:r>
      <w:r w:rsidR="00791DF8" w:rsidRPr="00E0699B">
        <w:rPr>
          <w:rFonts w:eastAsia="Times New Roman"/>
          <w:b/>
          <w:i/>
          <w:color w:val="00B0F0"/>
          <w:sz w:val="28"/>
          <w:szCs w:val="22"/>
          <w:highlight w:val="yellow"/>
          <w:lang w:val="en-GB"/>
        </w:rPr>
        <w:t>]</w:t>
      </w:r>
    </w:p>
    <w:p w14:paraId="4164A625" w14:textId="12579B6A" w:rsidR="00791DF8" w:rsidRPr="00791DF8" w:rsidRDefault="00791DF8" w:rsidP="00791DF8">
      <w:pPr>
        <w:shd w:val="clear" w:color="auto" w:fill="EDEDED" w:themeFill="accent3" w:themeFillTint="33"/>
        <w:ind w:left="2268"/>
        <w:rPr>
          <w:rFonts w:eastAsia="Times New Roman"/>
          <w:i/>
          <w:sz w:val="22"/>
          <w:szCs w:val="22"/>
        </w:rPr>
      </w:pPr>
      <w:r w:rsidRPr="00791DF8">
        <w:rPr>
          <w:rFonts w:eastAsia="Times New Roman"/>
          <w:i/>
          <w:sz w:val="22"/>
          <w:szCs w:val="22"/>
          <w:lang w:val="en-GB"/>
        </w:rPr>
        <w:t xml:space="preserve">Lorem ipsum dolor sit amet, consectetuer adipiscing elit, sed diam nonummy nibh euismod tincidunt ut laoreet dolore magna aliquam erat volutpat. </w:t>
      </w:r>
      <w:r w:rsidRPr="00791DF8">
        <w:rPr>
          <w:rFonts w:eastAsia="Times New Roman"/>
          <w:i/>
          <w:sz w:val="22"/>
          <w:szCs w:val="22"/>
        </w:rPr>
        <w:t>Ut wisi enim ad minim veniam, quis nostrud exerci 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 Nam liber tempor cum soluta nobis eleifend option congue nihil imperdiet doming id quod mazim placerat facer possim assum. Typi non habent claritatem insitam; est usus legentis in iis qui facit eorum claritatem. Investigationes demonstraverunt lectores legere me lius quod ii legunt saepius. Claritas est etiam processus dynamicus, qui sequitur mutationem consuetudium lectorum. Claritas est etiam Claritas est etiam processus dynamicus, qui sequitur mutationem consuetudium lectorum.</w:t>
      </w:r>
    </w:p>
    <w:p w14:paraId="6B0AAA71" w14:textId="19F313EC" w:rsidR="001016F3" w:rsidRDefault="001016F3" w:rsidP="001C0A25">
      <w:pPr>
        <w:shd w:val="clear" w:color="auto" w:fill="EDEDED" w:themeFill="accent3" w:themeFillTint="33"/>
        <w:ind w:left="2268"/>
        <w:rPr>
          <w:rFonts w:eastAsia="Times New Roman"/>
          <w:i/>
          <w:iCs/>
          <w:sz w:val="22"/>
          <w:szCs w:val="22"/>
        </w:rPr>
      </w:pPr>
      <w:r w:rsidRPr="001016F3">
        <w:rPr>
          <w:rFonts w:eastAsia="Times New Roman"/>
          <w:b/>
          <w:i/>
          <w:iCs/>
          <w:sz w:val="22"/>
          <w:szCs w:val="22"/>
        </w:rPr>
        <w:t>Keywords</w:t>
      </w:r>
      <w:r>
        <w:rPr>
          <w:rFonts w:eastAsia="Times New Roman"/>
          <w:i/>
          <w:iCs/>
          <w:sz w:val="22"/>
          <w:szCs w:val="22"/>
        </w:rPr>
        <w:t xml:space="preserve">: </w:t>
      </w:r>
      <w:r w:rsidR="00E0699B">
        <w:rPr>
          <w:rFonts w:eastAsia="Times New Roman"/>
          <w:i/>
          <w:iCs/>
          <w:sz w:val="22"/>
          <w:szCs w:val="22"/>
        </w:rPr>
        <w:t>X</w:t>
      </w:r>
      <w:r w:rsidR="00E67894">
        <w:rPr>
          <w:rFonts w:eastAsia="Times New Roman"/>
          <w:i/>
          <w:iCs/>
          <w:sz w:val="22"/>
          <w:szCs w:val="22"/>
        </w:rPr>
        <w:t>xx</w:t>
      </w:r>
      <w:r>
        <w:rPr>
          <w:rFonts w:eastAsia="Times New Roman"/>
          <w:i/>
          <w:iCs/>
          <w:sz w:val="22"/>
          <w:szCs w:val="22"/>
        </w:rPr>
        <w:t xml:space="preserve">, </w:t>
      </w:r>
      <w:r w:rsidR="00E67894">
        <w:rPr>
          <w:rFonts w:eastAsia="Times New Roman"/>
          <w:i/>
          <w:iCs/>
          <w:sz w:val="22"/>
          <w:szCs w:val="22"/>
        </w:rPr>
        <w:t>yyy</w:t>
      </w:r>
      <w:r>
        <w:rPr>
          <w:rFonts w:eastAsia="Times New Roman"/>
          <w:i/>
          <w:iCs/>
          <w:sz w:val="22"/>
          <w:szCs w:val="22"/>
        </w:rPr>
        <w:t xml:space="preserve">, </w:t>
      </w:r>
      <w:r w:rsidR="00E67894">
        <w:rPr>
          <w:rFonts w:eastAsia="Times New Roman"/>
          <w:i/>
          <w:iCs/>
          <w:sz w:val="22"/>
          <w:szCs w:val="22"/>
        </w:rPr>
        <w:t>zzz</w:t>
      </w:r>
      <w:r w:rsidR="00E0699B">
        <w:rPr>
          <w:rFonts w:eastAsia="Times New Roman"/>
          <w:i/>
          <w:iCs/>
          <w:sz w:val="22"/>
          <w:szCs w:val="22"/>
        </w:rPr>
        <w:t>.</w:t>
      </w:r>
    </w:p>
    <w:bookmarkEnd w:id="0"/>
    <w:p w14:paraId="0A93CEC6" w14:textId="3C4268D1" w:rsidR="00670840" w:rsidRDefault="00670840" w:rsidP="00AC5543">
      <w:pPr>
        <w:pStyle w:val="Espaceur"/>
      </w:pPr>
    </w:p>
    <w:p w14:paraId="5ABBFBEE" w14:textId="77777777" w:rsidR="00AC5543" w:rsidRPr="001C0A25" w:rsidRDefault="00AC5543" w:rsidP="00AC5543">
      <w:pPr>
        <w:pStyle w:val="Espaceur"/>
      </w:pPr>
    </w:p>
    <w:p w14:paraId="4D8F4E0F" w14:textId="186430A2" w:rsidR="001C0A25" w:rsidRPr="001C0A25" w:rsidRDefault="00791DF8" w:rsidP="00791DF8">
      <w:pPr>
        <w:pStyle w:val="Titre1"/>
      </w:pPr>
      <w:r w:rsidRPr="00791DF8">
        <w:lastRenderedPageBreak/>
        <w:t>Introduction</w:t>
      </w:r>
    </w:p>
    <w:p w14:paraId="071494B9" w14:textId="77777777" w:rsidR="001C0A25" w:rsidRDefault="001C0A25" w:rsidP="0006573B">
      <w:pPr>
        <w:pStyle w:val="Paragraphedeliste"/>
        <w:rPr>
          <w:lang w:val="en-GB"/>
        </w:rPr>
      </w:pPr>
    </w:p>
    <w:p w14:paraId="5811369F" w14:textId="58864A04" w:rsidR="001C0A25" w:rsidRDefault="001C0A25" w:rsidP="0006573B">
      <w:pPr>
        <w:pStyle w:val="Paragraphedeliste"/>
      </w:pPr>
      <w:r w:rsidRPr="001C0A25">
        <w:rPr>
          <w:lang w:val="en-GB"/>
        </w:rPr>
        <w:t xml:space="preserve">Lorem ipsum dolor sit amet, consectetuer adipiscing elit, sed diam nonummy nibh euismod tincidunt ut laoreet dolore magna aliquam erat volutpat. </w:t>
      </w:r>
      <w:r w:rsidRPr="001C0A25">
        <w:t>Ut wisi enim ad minim veniam, quis nostrud exerci tation ullamcorper suscipit lobortis nisl ut aliquip ex ea commodo consequat</w:t>
      </w:r>
      <w:r w:rsidR="00856265">
        <w:t xml:space="preserve"> </w:t>
      </w:r>
      <w:r w:rsidR="00856265">
        <w:fldChar w:fldCharType="begin"/>
      </w:r>
      <w:r w:rsidR="00856265">
        <w:instrText xml:space="preserve"> ADDIN ZOTERO_ITEM CSL_CITATION {"citationID":"m4CYhNWG","properties":{"formattedCitation":"[Bajardi {\\i{}et al.}, 2011; Choquet {\\i{}et al.}, 2013]","plainCitation":"[Bajardi et al., 2011; Choquet et al., 2013]","noteIndex":0},"citationItems":[{"id":212,"uris":["http://zotero.org/users/5126639/items/LM2EQ6VR"],"itemData":{"id":212,"type":"article-journal","abstract":"Despite their importance for the spread of zoonotic diseases, our understanding of the dynamical aspects characterizing the movements of farmed animal populations remains limited as these systems are traditionally studied as static objects and through simplified approximations. By leveraging on the network science approach, here we are able for the first time to fully analyze the longitudinal dataset of Italian cattle movements that reports the mobility of individual animals among farms on a daily basis. The complexity and inter-relations between topology, function and dynamical nature of the system are characterized at different spatial and time resolutions, in order to uncover patterns and vulnerabilities fundamental for the definition of targeted prevention and control measures for zoonotic diseases. Results show how the stationarity of statistical distributions coexists with a strong and non-trivial evolutionary dynamics at the node and link levels, on all timescales. Traditional static views of the displacement network hide important patterns of structural changes affecting nodes' centrality and farms' spreading potential, thus limiting the efficiency of interventions based on partial longitudinal information. By fully taking into account the longitudinal dimension, we propose a novel definition of dynamical motifs that is able to uncover the presence of a temporal arrow describing the evolution of the system and the causality patterns of its displacements, shedding light on mechanisms that may play a crucial role in the definition of preventive actions.","container-title":"PLOS ONE","DOI":"10.1371/journal.pone.0019869","ISSN":"1932-6203","issue":"5","journalAbbreviation":"PLOS ONE","language":"en","page":"e19869","source":"PLoS Journals","title":"Dynamical Patterns of Cattle Trade Movements","volume":"6","author":[{"family":"Bajardi","given":"Paolo"},{"family":"Barrat","given":"Alain"},{"family":"Natale","given":"Fabrizio"},{"family":"Savini","given":"Lara"},{"family":"Colizza","given":"Vittoria"}],"issued":{"date-parts":[["2011",5,18]]}}},{"id":577,"uris":["http://zotero.org/users/5126639/items/4J6BD4X8"],"itemData":{"id":577,"type":"article-journal","abstract":"Classifying the states of an individual and quantifying transitions between states are crucial while modeling animal behavior, movement, and physiologic status. When these states are hidden or imperfectly known, it is particularly convenient to relate them to appropriate quantitative measurements taken on the individual. This task is, however, challenging when quantitative measurements are not available at each sampling occasion. For capture–recapture data, various ways of incorporating such non-discrete information have been used, but they are either ad hoc and/or use a fraction of the available information by relying on a priori thresholds to assign individual states. Here we propose assigning discrete states based on a continuous measurement, and then modeled survival and transition probabilities based on these assignments. The main advantage of this new approach is that a more informative use of the non-discrete information is done. As an illustrative working example, we applied this approach to eco-epidemiological data collected across a series of years in which individuals of a long-lived seabird, the Black-legged Kittiwake (Rissa tridactyla), could either be visually detected or physically recaptured and blood sampled for subsequent immunological analyses. We discuss how this approach opens many perspectives in eco-epidemiology, but also more broadly, in population ecology.","container-title":"Ecology","DOI":"https://doi.org/10.1890/12-1849.1","ISSN":"1939-9170","issue":"10","language":"en","license":"© 2013 by the Ecological Society of America","note":"_eprint: https://esajournals.onlinelibrary.wiley.com/doi/pdf/10.1890/12-1849.1","page":"2160-2165","source":"Wiley Online Library","title":"Estimating transitions between states using measurements with imperfect detection: application to serological data","title-short":"Estimating transitions between states using measurements with imperfect detection","volume":"94","author":[{"family":"Choquet","given":"Rémi"},{"family":"Carrié","given":"Cécile"},{"family":"Chambert","given":"Thierry"},{"family":"Boulinier","given":"Thierry"}],"issued":{"date-parts":[["2013"]]}}}],"schema":"https://github.com/citation-style-language/schema/raw/master/csl-citation.json"} </w:instrText>
      </w:r>
      <w:r w:rsidR="00856265">
        <w:fldChar w:fldCharType="separate"/>
      </w:r>
      <w:r w:rsidR="00856265" w:rsidRPr="00856265">
        <w:rPr>
          <w:szCs w:val="24"/>
        </w:rPr>
        <w:t xml:space="preserve">[Bajardi </w:t>
      </w:r>
      <w:r w:rsidR="00856265" w:rsidRPr="00856265">
        <w:rPr>
          <w:i/>
          <w:iCs/>
          <w:szCs w:val="24"/>
        </w:rPr>
        <w:t>et al.</w:t>
      </w:r>
      <w:r w:rsidR="00856265" w:rsidRPr="00856265">
        <w:rPr>
          <w:szCs w:val="24"/>
        </w:rPr>
        <w:t xml:space="preserve">, 2011; Choquet </w:t>
      </w:r>
      <w:r w:rsidR="00856265" w:rsidRPr="00856265">
        <w:rPr>
          <w:i/>
          <w:iCs/>
          <w:szCs w:val="24"/>
        </w:rPr>
        <w:t>et al.</w:t>
      </w:r>
      <w:r w:rsidR="00856265" w:rsidRPr="00856265">
        <w:rPr>
          <w:szCs w:val="24"/>
        </w:rPr>
        <w:t>, 2013]</w:t>
      </w:r>
      <w:r w:rsidR="00856265">
        <w:fldChar w:fldCharType="end"/>
      </w:r>
      <w:r w:rsidRPr="001C0A25">
        <w:t xml:space="preserve">. Duis autem vel eum iriure dolor in hendrerit in vulputate velit esse molestie consequat, vel illum dolore eu feugiat nulla facilisis at vero eros et accumsan et iusto odio dignissim qui blandit praesent luptatum zzril delenit augue duis dolore te feugait nulla facilisi. Nam liber tempor cum soluta nobis eleifend option congue nihil imperdiet doming id quod mazim placerat facer possim assum. </w:t>
      </w:r>
    </w:p>
    <w:p w14:paraId="32D264E1" w14:textId="77777777" w:rsidR="0006573B" w:rsidRDefault="0006573B" w:rsidP="0006573B">
      <w:pPr>
        <w:pStyle w:val="Paragraphedeliste"/>
      </w:pPr>
    </w:p>
    <w:p w14:paraId="1338C67A" w14:textId="7B9D4D25" w:rsidR="001C0A25" w:rsidRDefault="001C0A25" w:rsidP="0006573B">
      <w:pPr>
        <w:pStyle w:val="Paragraphedeliste"/>
      </w:pPr>
      <w:r w:rsidRPr="001C0A25">
        <w:t>Typi non habent claritatem insitam; est usus legentis in iis qui facit eorum claritatem. Investigationes demonstraverunt lectores legere me lius quod ii legunt saepius</w:t>
      </w:r>
      <w:r w:rsidR="00856265">
        <w:t xml:space="preserve"> (</w:t>
      </w:r>
      <w:r w:rsidR="00856265" w:rsidRPr="00856265">
        <w:rPr>
          <w:color w:val="00B0F0"/>
        </w:rPr>
        <w:t>Figure 1</w:t>
      </w:r>
      <w:r w:rsidR="00856265">
        <w:t>)</w:t>
      </w:r>
      <w:r w:rsidRPr="001C0A25">
        <w:t>. Claritas est etiam processus dynamicus, qui sequitur mutationem consuetudium lectorum</w:t>
      </w:r>
      <w:r w:rsidR="00856265">
        <w:t xml:space="preserve"> </w:t>
      </w:r>
      <w:r w:rsidR="00856265">
        <w:fldChar w:fldCharType="begin"/>
      </w:r>
      <w:r w:rsidR="00856265">
        <w:instrText xml:space="preserve"> ADDIN ZOTERO_ITEM CSL_CITATION {"citationID":"cOh0SOi4","properties":{"formattedCitation":"[Gavier-Wid\\uc0\\u233{}n {\\i{}et al.}, 2020]","plainCitation":"[Gavier-Widén et al., 2020]","noteIndex":0},"citationItems":[{"id":146,"uris":["http://zotero.org/users/5126639/items/S3GNUKNA"],"itemData":{"id":146,"type":"article-journal","abstract":"African swine fever vaccines could pose risk of causing disease and spreading the virus further\nAfrican swine fever vaccines could pose risk of causing disease and spreading the virus further","container-title":"Science","DOI":"10.1126/science.aaz8590","ISSN":"0036-8075, 1095-9203","issue":"6478","language":"en","license":"Copyright © 2020, American Association for the Advancement of Science. http://www.sciencemag.org/about/science-licenses-journal-article-reuseThis is an article distributed under the terms of the Science Journals Default License.","note":"PMID: 32029612","page":"622-624","source":"science.sciencemag.org","title":"No hasty solutions for African swine fever","volume":"367","author":[{"family":"Gavier-Widén","given":"Dolores"},{"family":"Ståhl","given":"Karl"},{"family":"Dixon","given":"Linda"}],"issued":{"date-parts":[["2020",2,7]]}}}],"schema":"https://github.com/citation-style-language/schema/raw/master/csl-citation.json"} </w:instrText>
      </w:r>
      <w:r w:rsidR="00856265">
        <w:fldChar w:fldCharType="separate"/>
      </w:r>
      <w:r w:rsidR="00856265" w:rsidRPr="00856265">
        <w:rPr>
          <w:szCs w:val="24"/>
        </w:rPr>
        <w:t xml:space="preserve">[Gavier-Widén </w:t>
      </w:r>
      <w:r w:rsidR="00856265" w:rsidRPr="00856265">
        <w:rPr>
          <w:i/>
          <w:iCs/>
          <w:szCs w:val="24"/>
        </w:rPr>
        <w:t>et al.</w:t>
      </w:r>
      <w:r w:rsidR="00856265" w:rsidRPr="00856265">
        <w:rPr>
          <w:szCs w:val="24"/>
        </w:rPr>
        <w:t>, 2020]</w:t>
      </w:r>
      <w:r w:rsidR="00856265">
        <w:fldChar w:fldCharType="end"/>
      </w:r>
      <w:r w:rsidRPr="001C0A25">
        <w:t>.</w:t>
      </w:r>
    </w:p>
    <w:p w14:paraId="4F43F237" w14:textId="4C74D505" w:rsidR="001C0A25" w:rsidRDefault="001C0A25" w:rsidP="0006573B">
      <w:pPr>
        <w:pStyle w:val="Paragraphedeliste"/>
      </w:pPr>
    </w:p>
    <w:p w14:paraId="391CED05" w14:textId="77777777" w:rsidR="0006573B" w:rsidRDefault="0006573B" w:rsidP="0006573B">
      <w:pPr>
        <w:pStyle w:val="Paragraphedeliste"/>
      </w:pPr>
    </w:p>
    <w:p w14:paraId="2F365EDB" w14:textId="6E7EF573" w:rsidR="00E12014" w:rsidRDefault="001C0A25" w:rsidP="00075EE7">
      <w:pPr>
        <w:pStyle w:val="Illustrations"/>
        <w:rPr>
          <w:noProof/>
        </w:rPr>
      </w:pPr>
      <w:r w:rsidRPr="00075EE7">
        <w:rPr>
          <w:rStyle w:val="IllustrationsCar"/>
          <w:b/>
          <w:bCs/>
        </w:rPr>
        <w:t>Figure</w:t>
      </w:r>
      <w:r w:rsidRPr="001C0A25">
        <w:t xml:space="preserve"> </w:t>
      </w:r>
      <w:fldSimple w:instr=" SEQ Figure \* ARABIC ">
        <w:r w:rsidR="00327006">
          <w:rPr>
            <w:noProof/>
          </w:rPr>
          <w:t>1</w:t>
        </w:r>
      </w:fldSimple>
      <w:r w:rsidRPr="001C0A25">
        <w:t xml:space="preserve"> : Titre de la figure (source : </w:t>
      </w:r>
      <w:r w:rsidRPr="001C0A25">
        <w:fldChar w:fldCharType="begin"/>
      </w:r>
      <w:r w:rsidR="00856265">
        <w:instrText xml:space="preserve"> ADDIN ZOTERO_ITEM CSL_CITATION {"citationID":"SDYQEupT","properties":{"formattedCitation":"[Tulchinsky, 2018]","plainCitation":"[Tulchinsky, 2018]","noteIndex":0},"citationItems":[{"id":"pqMOQLBl/W6jeRYH9","uris":["http://zotero.org/users/local/67SB8v3H/items/NGMLT9BD"],"itemData":{"id":459,"type":"chapter","container-title":"Case Studies in Public Health","ISBN":"978-0-12-804571-8","language":"en","license":"https://www.elsevier.com/tdm/userlicense/1.0/","note":"DOI: 10.1016/B978-0-12-804571-8.00017-2","page":"77-99","publisher":"Elsevier","source":"DOI.org (Crossref)","title":"John Snow, Cholera, the Broad Street Pump; Waterborne Diseases Then and Now","URL":"https://linkinghub.elsevier.com/retrieve/pii/B9780128045718000172","author":[{"family":"Tulchinsky","given":"Theodore H."}],"accessed":{"date-parts":[["2024",12,13]]},"issued":{"date-parts":[["2018"]]}}}],"schema":"https://github.com/citation-style-language/schema/raw/master/csl-citation.json"} </w:instrText>
      </w:r>
      <w:r w:rsidRPr="001C0A25">
        <w:fldChar w:fldCharType="separate"/>
      </w:r>
      <w:r w:rsidRPr="001C0A25">
        <w:t>[Tulchinsky, 2018]</w:t>
      </w:r>
      <w:r w:rsidRPr="001C0A25">
        <w:fldChar w:fldCharType="end"/>
      </w:r>
      <w:r w:rsidRPr="001C0A25">
        <w:t>)</w:t>
      </w:r>
    </w:p>
    <w:p w14:paraId="745444AD" w14:textId="77777777" w:rsidR="00AC5543" w:rsidRDefault="00AC5543" w:rsidP="00AC5543">
      <w:pPr>
        <w:pStyle w:val="Espaceur"/>
        <w:rPr>
          <w:noProof/>
        </w:rPr>
      </w:pPr>
    </w:p>
    <w:p w14:paraId="24EA61CE" w14:textId="5AF97625" w:rsidR="001C0A25" w:rsidRPr="003926D1" w:rsidRDefault="001C0A25" w:rsidP="0006573B">
      <w:pPr>
        <w:suppressLineNumbers/>
        <w:suppressAutoHyphens/>
        <w:spacing w:after="0"/>
        <w:jc w:val="left"/>
        <w:textAlignment w:val="baseline"/>
        <w:rPr>
          <w:rFonts w:ascii="Calibri" w:eastAsia="Calibri" w:hAnsi="Calibri" w:cs="Arial Unicode MS"/>
          <w:i/>
          <w:iCs/>
          <w:sz w:val="22"/>
          <w:szCs w:val="22"/>
          <w:lang w:eastAsia="en-US"/>
        </w:rPr>
      </w:pPr>
      <w:r w:rsidRPr="00983143">
        <w:rPr>
          <w:noProof/>
        </w:rPr>
        <w:drawing>
          <wp:inline distT="0" distB="0" distL="0" distR="0" wp14:anchorId="4EB6D1A2" wp14:editId="0E1DF4AE">
            <wp:extent cx="5714134" cy="3980813"/>
            <wp:effectExtent l="19050" t="19050" r="20320" b="203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9382" cy="4005369"/>
                    </a:xfrm>
                    <a:prstGeom prst="rect">
                      <a:avLst/>
                    </a:prstGeom>
                    <a:noFill/>
                    <a:ln>
                      <a:solidFill>
                        <a:schemeClr val="tx1"/>
                      </a:solidFill>
                    </a:ln>
                  </pic:spPr>
                </pic:pic>
              </a:graphicData>
            </a:graphic>
          </wp:inline>
        </w:drawing>
      </w:r>
    </w:p>
    <w:p w14:paraId="496EB35D" w14:textId="25BDA83E" w:rsidR="00856265" w:rsidRDefault="00856265" w:rsidP="00AC5543">
      <w:pPr>
        <w:pStyle w:val="Espaceur"/>
      </w:pPr>
    </w:p>
    <w:p w14:paraId="77EC1AAD" w14:textId="77777777" w:rsidR="0006573B" w:rsidRPr="0006573B" w:rsidRDefault="0006573B" w:rsidP="00AC5543">
      <w:pPr>
        <w:pStyle w:val="Espaceur"/>
      </w:pPr>
    </w:p>
    <w:p w14:paraId="0822DCE1" w14:textId="5C396E31" w:rsidR="001C0A25" w:rsidRDefault="00791DF8" w:rsidP="00791DF8">
      <w:pPr>
        <w:pStyle w:val="Titre1"/>
      </w:pPr>
      <w:r>
        <w:t>Matériel et méthodes</w:t>
      </w:r>
    </w:p>
    <w:p w14:paraId="51B77369" w14:textId="37F4C002" w:rsidR="00856265" w:rsidRDefault="00856265" w:rsidP="00AC5543">
      <w:pPr>
        <w:pStyle w:val="Espaceur"/>
      </w:pPr>
    </w:p>
    <w:p w14:paraId="070F043F" w14:textId="6BDA3BAB" w:rsidR="00856265" w:rsidRPr="00791DF8" w:rsidRDefault="0006573B" w:rsidP="00791DF8">
      <w:pPr>
        <w:pStyle w:val="Titre2"/>
      </w:pPr>
      <w:r w:rsidRPr="00791DF8">
        <w:t>Style niveau 2</w:t>
      </w:r>
    </w:p>
    <w:p w14:paraId="2E300C2E" w14:textId="6672F691" w:rsidR="0006573B" w:rsidRPr="0006573B" w:rsidRDefault="0006573B" w:rsidP="00AC5543">
      <w:pPr>
        <w:pStyle w:val="Espaceur"/>
      </w:pPr>
      <w:r>
        <w:tab/>
      </w:r>
    </w:p>
    <w:p w14:paraId="0B435C82" w14:textId="39D9596D" w:rsidR="0006573B" w:rsidRPr="00791DF8" w:rsidRDefault="0006573B" w:rsidP="00791DF8">
      <w:pPr>
        <w:pStyle w:val="Titre3"/>
      </w:pPr>
      <w:r w:rsidRPr="00791DF8">
        <w:t xml:space="preserve">Style </w:t>
      </w:r>
      <w:r w:rsidR="00955BB6" w:rsidRPr="00791DF8">
        <w:t>n</w:t>
      </w:r>
      <w:r w:rsidRPr="00791DF8">
        <w:t>iveau 3</w:t>
      </w:r>
    </w:p>
    <w:p w14:paraId="5F97594C" w14:textId="77777777" w:rsidR="0006573B" w:rsidRDefault="0006573B" w:rsidP="00AC5543">
      <w:pPr>
        <w:pStyle w:val="Espaceur"/>
        <w:rPr>
          <w:lang w:val="en-GB"/>
        </w:rPr>
      </w:pPr>
    </w:p>
    <w:p w14:paraId="74709A62" w14:textId="69118139" w:rsidR="00856265" w:rsidRDefault="00856265" w:rsidP="0006573B">
      <w:pPr>
        <w:pStyle w:val="Paragraphedeliste"/>
      </w:pPr>
      <w:r w:rsidRPr="00856265">
        <w:rPr>
          <w:lang w:val="en-GB"/>
        </w:rPr>
        <w:t xml:space="preserve">Lorem ipsum dolor sit amet, consectetuer adipiscing elit, sed diam nonummy nibh euismod tincidunt ut laoreet dolore magna aliquam erat volutpat. </w:t>
      </w:r>
      <w:r w:rsidRPr="00856265">
        <w:t xml:space="preserve">Ut wisi enim ad minim veniam, quis nostrud exerci tation ullamcorper suscipit lobortis nisl ut aliquip ex ea commodo. </w:t>
      </w:r>
      <w:r w:rsidRPr="00856265">
        <w:rPr>
          <w:lang w:val="en-GB"/>
        </w:rPr>
        <w:t xml:space="preserve">Lorem ipsum dolor sit amet, consectetuer adipiscing elit, sed diam nonummy nibh euismod tincidunt ut laoreet dolore magna aliquam erat volutpat. </w:t>
      </w:r>
      <w:r w:rsidRPr="00196AF6">
        <w:t>Ut wisi enim ad minim veniam, quis nostrud exerci tation ullamcorper suscipit lobortis nisl ut aliquip ex ea commodo</w:t>
      </w:r>
      <w:r>
        <w:t>.</w:t>
      </w:r>
    </w:p>
    <w:p w14:paraId="15E0B878" w14:textId="0201AAF9" w:rsidR="0006573B" w:rsidRDefault="0006573B" w:rsidP="00AC5543">
      <w:pPr>
        <w:pStyle w:val="Espaceur"/>
      </w:pPr>
    </w:p>
    <w:p w14:paraId="1508B873" w14:textId="14B6FB39" w:rsidR="0059436C" w:rsidRDefault="0059436C" w:rsidP="00791DF8">
      <w:pPr>
        <w:pStyle w:val="Titre3"/>
      </w:pPr>
      <w:r>
        <w:t xml:space="preserve">Style </w:t>
      </w:r>
      <w:r w:rsidR="00955BB6">
        <w:t>n</w:t>
      </w:r>
      <w:r>
        <w:t>iveau 3</w:t>
      </w:r>
    </w:p>
    <w:p w14:paraId="2E0CDA26" w14:textId="77777777" w:rsidR="0059436C" w:rsidRPr="0059436C" w:rsidRDefault="0059436C" w:rsidP="0059436C">
      <w:pPr>
        <w:pStyle w:val="Espaceur"/>
      </w:pPr>
    </w:p>
    <w:p w14:paraId="70AFC34D" w14:textId="21E465F9" w:rsidR="00856265" w:rsidRDefault="00856265" w:rsidP="0006573B">
      <w:pPr>
        <w:pStyle w:val="Paragraphedeliste"/>
      </w:pPr>
      <w:r w:rsidRPr="00856265">
        <w:rPr>
          <w:lang w:val="en-GB"/>
        </w:rPr>
        <w:t xml:space="preserve">Lorem ipsum dolor sit amet, consectetuer adipiscing elit, sed diam nonummy nibh euismod tincidunt ut laoreet dolore magna aliquam erat volutpat. </w:t>
      </w:r>
      <w:r w:rsidRPr="00196AF6">
        <w:t>Ut wisi enim ad minim veniam, quis nostrud exerci tation ullamcorper suscipit lobortis nisl ut aliquip ex ea commodo</w:t>
      </w:r>
    </w:p>
    <w:p w14:paraId="2A23B6C3" w14:textId="0D4A3B3D" w:rsidR="00856265" w:rsidRDefault="00856265" w:rsidP="00AC5543">
      <w:pPr>
        <w:pStyle w:val="Espaceur"/>
      </w:pPr>
    </w:p>
    <w:p w14:paraId="75219947" w14:textId="397DAFCC" w:rsidR="00856265" w:rsidRPr="00856265" w:rsidRDefault="0006573B" w:rsidP="00791DF8">
      <w:pPr>
        <w:pStyle w:val="Titre2"/>
      </w:pPr>
      <w:r>
        <w:t xml:space="preserve">Style </w:t>
      </w:r>
      <w:r w:rsidR="00955BB6">
        <w:t>n</w:t>
      </w:r>
      <w:r>
        <w:t>iveau 2</w:t>
      </w:r>
    </w:p>
    <w:p w14:paraId="1D5C897C" w14:textId="77777777" w:rsidR="0006573B" w:rsidRDefault="0006573B" w:rsidP="00AC5543">
      <w:pPr>
        <w:pStyle w:val="Espaceur"/>
        <w:rPr>
          <w:lang w:val="en-GB"/>
        </w:rPr>
      </w:pPr>
    </w:p>
    <w:p w14:paraId="5875D504" w14:textId="7F027C03" w:rsidR="00856265" w:rsidRDefault="00856265" w:rsidP="0006573B">
      <w:pPr>
        <w:pStyle w:val="Paragraphedeliste"/>
      </w:pPr>
      <w:r w:rsidRPr="00856265">
        <w:rPr>
          <w:lang w:val="en-GB"/>
        </w:rPr>
        <w:t xml:space="preserve">Lorem ipsum dolor sit amet, consectetuer adipiscing elit, sed diam nonummy nibh euismod tincidunt ut laoreet dolore magna aliquam erat volutpat. </w:t>
      </w:r>
      <w:r w:rsidRPr="00196AF6">
        <w:t>Ut wisi enim ad minim veniam, quis nostrud exerci tation ullamcorper suscipit lobortis nisl ut aliquip ex ea commodo</w:t>
      </w:r>
      <w:r w:rsidR="0006573B">
        <w:t>.</w:t>
      </w:r>
    </w:p>
    <w:p w14:paraId="4B8CD36D" w14:textId="0E37A8A9" w:rsidR="0006573B" w:rsidRDefault="0006573B" w:rsidP="00AC5543">
      <w:pPr>
        <w:pStyle w:val="Espaceur"/>
      </w:pPr>
    </w:p>
    <w:p w14:paraId="084E1697" w14:textId="77777777" w:rsidR="00AC5543" w:rsidRDefault="00AC5543" w:rsidP="00AC5543">
      <w:pPr>
        <w:pStyle w:val="Espaceur"/>
      </w:pPr>
    </w:p>
    <w:p w14:paraId="01018D3E" w14:textId="445B2EC9" w:rsidR="0006573B" w:rsidRPr="00856265" w:rsidRDefault="00791DF8" w:rsidP="00791DF8">
      <w:pPr>
        <w:pStyle w:val="Titre1"/>
      </w:pPr>
      <w:r>
        <w:t>Résultats</w:t>
      </w:r>
    </w:p>
    <w:p w14:paraId="4D304919" w14:textId="4EDBCAEF" w:rsidR="001C0A25" w:rsidRDefault="001C0A25" w:rsidP="00AC5543">
      <w:pPr>
        <w:pStyle w:val="Espaceur"/>
      </w:pPr>
    </w:p>
    <w:p w14:paraId="1A398221" w14:textId="62AD0551" w:rsidR="0006573B" w:rsidRDefault="0006573B" w:rsidP="0006573B">
      <w:pPr>
        <w:pStyle w:val="Paragraphedeliste"/>
      </w:pPr>
      <w:r w:rsidRPr="003926D1">
        <w:t xml:space="preserve">L’incertitude sur la répartition exacte de </w:t>
      </w:r>
      <w:r w:rsidRPr="00FB02A1">
        <w:t>Ut wisi enim ad minim veniam, quis nostrud exerci 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 Nam liber tempor cum soluta nobis eleifend option congue nihil imperdiet doming id quod mazim placerat facer possim assum</w:t>
      </w:r>
      <w:r>
        <w:t xml:space="preserve"> (</w:t>
      </w:r>
      <w:r w:rsidRPr="0006573B">
        <w:rPr>
          <w:color w:val="00B0F0"/>
        </w:rPr>
        <w:t>Tableau 1</w:t>
      </w:r>
      <w:r>
        <w:t>)</w:t>
      </w:r>
      <w:r w:rsidRPr="00FB02A1">
        <w:t xml:space="preserve">. </w:t>
      </w:r>
    </w:p>
    <w:p w14:paraId="18E1F90E" w14:textId="77777777" w:rsidR="0006573B" w:rsidRPr="00FB02A1" w:rsidRDefault="0006573B" w:rsidP="00AC5543">
      <w:pPr>
        <w:pStyle w:val="Espaceur"/>
      </w:pPr>
    </w:p>
    <w:p w14:paraId="61050FBC" w14:textId="04350D4C" w:rsidR="0006573B" w:rsidRDefault="0006573B" w:rsidP="0006573B">
      <w:pPr>
        <w:pStyle w:val="Paragraphedeliste"/>
      </w:pPr>
      <w:r w:rsidRPr="00FB02A1">
        <w:t>Typi non habent claritatem insitam; est usus legentis in iis qui facit eorum claritatem. Investigationes demonstraverunt lectores legere me lius quod ii legunt saepius. Claritas est etiam processus dynamicus, qui sequitur mutationem consuetudium lectorum</w:t>
      </w:r>
      <w:r w:rsidRPr="003926D1">
        <w:t>.</w:t>
      </w:r>
    </w:p>
    <w:p w14:paraId="024BE1EC" w14:textId="3426CEE3" w:rsidR="0006573B" w:rsidRDefault="0006573B" w:rsidP="00AC5543">
      <w:pPr>
        <w:pStyle w:val="Espaceur"/>
      </w:pPr>
    </w:p>
    <w:p w14:paraId="4FDB9E20" w14:textId="374E234B" w:rsidR="0006573B" w:rsidRDefault="0006573B" w:rsidP="00AC5543">
      <w:pPr>
        <w:pStyle w:val="Espaceur"/>
      </w:pPr>
    </w:p>
    <w:p w14:paraId="03890D68" w14:textId="1F7B52A1" w:rsidR="0006573B" w:rsidRDefault="0006573B" w:rsidP="00AC5543">
      <w:pPr>
        <w:pStyle w:val="Illustrations"/>
      </w:pPr>
      <w:r w:rsidRPr="003926D1">
        <w:t xml:space="preserve">Tableau </w:t>
      </w:r>
      <w:fldSimple w:instr=" SEQ Tableau \* ARABIC ">
        <w:r w:rsidR="00327006">
          <w:rPr>
            <w:noProof/>
          </w:rPr>
          <w:t>1</w:t>
        </w:r>
      </w:fldSimple>
      <w:r>
        <w:rPr>
          <w:noProof/>
        </w:rPr>
        <w:t xml:space="preserve"> : </w:t>
      </w:r>
      <w:r>
        <w:t>Titre du tableau</w:t>
      </w:r>
    </w:p>
    <w:p w14:paraId="7772FCD7" w14:textId="77777777" w:rsidR="00AC5543" w:rsidRPr="003926D1" w:rsidRDefault="00AC5543" w:rsidP="00AC5543">
      <w:pPr>
        <w:pStyle w:val="Espaceur"/>
      </w:pPr>
    </w:p>
    <w:tbl>
      <w:tblPr>
        <w:tblW w:w="9043" w:type="dxa"/>
        <w:tblBorders>
          <w:top w:val="single" w:sz="4" w:space="0" w:color="auto"/>
          <w:bottom w:val="single" w:sz="4" w:space="0" w:color="auto"/>
          <w:insideH w:val="single" w:sz="4" w:space="0" w:color="auto"/>
        </w:tblBorders>
        <w:tblLayout w:type="fixed"/>
        <w:tblCellMar>
          <w:left w:w="0" w:type="dxa"/>
          <w:right w:w="0" w:type="dxa"/>
        </w:tblCellMar>
        <w:tblLook w:val="0600" w:firstRow="0" w:lastRow="0" w:firstColumn="0" w:lastColumn="0" w:noHBand="1" w:noVBand="1"/>
      </w:tblPr>
      <w:tblGrid>
        <w:gridCol w:w="1182"/>
        <w:gridCol w:w="1633"/>
        <w:gridCol w:w="1929"/>
        <w:gridCol w:w="1633"/>
        <w:gridCol w:w="2666"/>
      </w:tblGrid>
      <w:tr w:rsidR="0006573B" w:rsidRPr="003926D1" w14:paraId="276D94F7" w14:textId="77777777" w:rsidTr="0006573B">
        <w:trPr>
          <w:trHeight w:val="679"/>
        </w:trPr>
        <w:tc>
          <w:tcPr>
            <w:tcW w:w="1182" w:type="dxa"/>
            <w:shd w:val="clear" w:color="auto" w:fill="auto"/>
            <w:tcMar>
              <w:top w:w="5" w:type="dxa"/>
              <w:left w:w="5" w:type="dxa"/>
              <w:bottom w:w="0" w:type="dxa"/>
              <w:right w:w="5" w:type="dxa"/>
            </w:tcMar>
            <w:vAlign w:val="center"/>
            <w:hideMark/>
          </w:tcPr>
          <w:p w14:paraId="3BD41331" w14:textId="77777777" w:rsidR="0006573B" w:rsidRPr="003926D1" w:rsidRDefault="0006573B" w:rsidP="002C6095">
            <w:pPr>
              <w:jc w:val="left"/>
              <w:rPr>
                <w:rFonts w:eastAsia="Times New Roman"/>
                <w:sz w:val="20"/>
                <w:szCs w:val="20"/>
              </w:rPr>
            </w:pPr>
          </w:p>
        </w:tc>
        <w:tc>
          <w:tcPr>
            <w:tcW w:w="1633" w:type="dxa"/>
            <w:shd w:val="clear" w:color="auto" w:fill="auto"/>
            <w:tcMar>
              <w:top w:w="5" w:type="dxa"/>
              <w:left w:w="5" w:type="dxa"/>
              <w:bottom w:w="0" w:type="dxa"/>
              <w:right w:w="5" w:type="dxa"/>
            </w:tcMar>
            <w:vAlign w:val="center"/>
            <w:hideMark/>
          </w:tcPr>
          <w:p w14:paraId="51F1126C" w14:textId="77777777" w:rsidR="0006573B" w:rsidRPr="00E314A6" w:rsidRDefault="0006573B" w:rsidP="002C6095">
            <w:pPr>
              <w:spacing w:before="60" w:after="60"/>
              <w:jc w:val="center"/>
              <w:rPr>
                <w:rFonts w:eastAsia="Times New Roman"/>
                <w:b/>
                <w:bCs/>
                <w:sz w:val="20"/>
                <w:szCs w:val="20"/>
              </w:rPr>
            </w:pPr>
            <w:r>
              <w:rPr>
                <w:rFonts w:eastAsia="Times New Roman"/>
                <w:b/>
                <w:bCs/>
                <w:sz w:val="20"/>
                <w:szCs w:val="20"/>
              </w:rPr>
              <w:t>Col 1</w:t>
            </w:r>
          </w:p>
        </w:tc>
        <w:tc>
          <w:tcPr>
            <w:tcW w:w="1929" w:type="dxa"/>
            <w:shd w:val="clear" w:color="auto" w:fill="auto"/>
            <w:tcMar>
              <w:top w:w="5" w:type="dxa"/>
              <w:left w:w="5" w:type="dxa"/>
              <w:bottom w:w="0" w:type="dxa"/>
              <w:right w:w="5" w:type="dxa"/>
            </w:tcMar>
            <w:vAlign w:val="center"/>
            <w:hideMark/>
          </w:tcPr>
          <w:p w14:paraId="285C87FC" w14:textId="77777777" w:rsidR="0006573B" w:rsidRPr="003926D1" w:rsidRDefault="0006573B" w:rsidP="002C6095">
            <w:pPr>
              <w:spacing w:after="0"/>
              <w:jc w:val="center"/>
              <w:rPr>
                <w:rFonts w:eastAsia="Times New Roman"/>
                <w:sz w:val="20"/>
                <w:szCs w:val="20"/>
              </w:rPr>
            </w:pPr>
            <w:r>
              <w:rPr>
                <w:rFonts w:eastAsia="Times New Roman"/>
                <w:b/>
                <w:bCs/>
                <w:sz w:val="20"/>
                <w:szCs w:val="20"/>
              </w:rPr>
              <w:t>Col 2</w:t>
            </w:r>
          </w:p>
        </w:tc>
        <w:tc>
          <w:tcPr>
            <w:tcW w:w="1633" w:type="dxa"/>
            <w:shd w:val="clear" w:color="auto" w:fill="auto"/>
            <w:tcMar>
              <w:top w:w="5" w:type="dxa"/>
              <w:left w:w="5" w:type="dxa"/>
              <w:bottom w:w="0" w:type="dxa"/>
              <w:right w:w="5" w:type="dxa"/>
            </w:tcMar>
            <w:vAlign w:val="center"/>
            <w:hideMark/>
          </w:tcPr>
          <w:p w14:paraId="00D9A4B8" w14:textId="77777777" w:rsidR="0006573B" w:rsidRPr="003926D1" w:rsidRDefault="0006573B" w:rsidP="002C6095">
            <w:pPr>
              <w:spacing w:after="0"/>
              <w:jc w:val="center"/>
              <w:rPr>
                <w:rFonts w:eastAsia="Times New Roman"/>
                <w:sz w:val="20"/>
                <w:szCs w:val="20"/>
              </w:rPr>
            </w:pPr>
            <w:r>
              <w:rPr>
                <w:rFonts w:eastAsia="Times New Roman"/>
                <w:b/>
                <w:bCs/>
                <w:sz w:val="20"/>
                <w:szCs w:val="20"/>
              </w:rPr>
              <w:t>Col 3</w:t>
            </w:r>
          </w:p>
        </w:tc>
        <w:tc>
          <w:tcPr>
            <w:tcW w:w="2666" w:type="dxa"/>
            <w:shd w:val="clear" w:color="auto" w:fill="auto"/>
            <w:tcMar>
              <w:top w:w="5" w:type="dxa"/>
              <w:left w:w="5" w:type="dxa"/>
              <w:bottom w:w="0" w:type="dxa"/>
              <w:right w:w="5" w:type="dxa"/>
            </w:tcMar>
            <w:vAlign w:val="center"/>
            <w:hideMark/>
          </w:tcPr>
          <w:p w14:paraId="3890D5F9" w14:textId="77777777" w:rsidR="0006573B" w:rsidRPr="003926D1" w:rsidRDefault="0006573B" w:rsidP="002C6095">
            <w:pPr>
              <w:spacing w:after="0"/>
              <w:jc w:val="center"/>
              <w:rPr>
                <w:rFonts w:eastAsia="Times New Roman"/>
                <w:sz w:val="20"/>
                <w:szCs w:val="20"/>
              </w:rPr>
            </w:pPr>
            <w:r>
              <w:rPr>
                <w:rFonts w:eastAsia="Times New Roman"/>
                <w:b/>
                <w:bCs/>
                <w:sz w:val="20"/>
                <w:szCs w:val="20"/>
              </w:rPr>
              <w:t>Col 4</w:t>
            </w:r>
          </w:p>
        </w:tc>
      </w:tr>
      <w:tr w:rsidR="0006573B" w:rsidRPr="003926D1" w14:paraId="3FC23347" w14:textId="77777777" w:rsidTr="0006573B">
        <w:trPr>
          <w:trHeight w:val="536"/>
        </w:trPr>
        <w:tc>
          <w:tcPr>
            <w:tcW w:w="1182" w:type="dxa"/>
            <w:shd w:val="clear" w:color="auto" w:fill="auto"/>
            <w:tcMar>
              <w:top w:w="5" w:type="dxa"/>
              <w:left w:w="5" w:type="dxa"/>
              <w:bottom w:w="0" w:type="dxa"/>
              <w:right w:w="5" w:type="dxa"/>
            </w:tcMar>
            <w:vAlign w:val="center"/>
            <w:hideMark/>
          </w:tcPr>
          <w:p w14:paraId="31F88F10" w14:textId="77777777" w:rsidR="0006573B" w:rsidRPr="003926D1" w:rsidRDefault="0006573B" w:rsidP="002C6095">
            <w:pPr>
              <w:spacing w:after="0"/>
              <w:jc w:val="left"/>
              <w:rPr>
                <w:rFonts w:eastAsia="Times New Roman"/>
                <w:sz w:val="20"/>
                <w:szCs w:val="20"/>
              </w:rPr>
            </w:pPr>
            <w:r>
              <w:rPr>
                <w:rFonts w:eastAsia="Times New Roman"/>
                <w:b/>
                <w:bCs/>
                <w:sz w:val="20"/>
                <w:szCs w:val="20"/>
              </w:rPr>
              <w:t>Ligne 1</w:t>
            </w:r>
          </w:p>
        </w:tc>
        <w:tc>
          <w:tcPr>
            <w:tcW w:w="1633" w:type="dxa"/>
            <w:shd w:val="clear" w:color="auto" w:fill="auto"/>
            <w:tcMar>
              <w:top w:w="5" w:type="dxa"/>
              <w:left w:w="5" w:type="dxa"/>
              <w:bottom w:w="0" w:type="dxa"/>
              <w:right w:w="5" w:type="dxa"/>
            </w:tcMar>
            <w:vAlign w:val="center"/>
          </w:tcPr>
          <w:p w14:paraId="27952FA8" w14:textId="77777777" w:rsidR="0006573B" w:rsidRPr="003926D1" w:rsidRDefault="0006573B" w:rsidP="002C6095">
            <w:pPr>
              <w:spacing w:after="0"/>
              <w:jc w:val="center"/>
              <w:rPr>
                <w:rFonts w:eastAsia="Times New Roman"/>
                <w:sz w:val="20"/>
                <w:szCs w:val="20"/>
              </w:rPr>
            </w:pPr>
          </w:p>
        </w:tc>
        <w:tc>
          <w:tcPr>
            <w:tcW w:w="1929" w:type="dxa"/>
            <w:shd w:val="clear" w:color="auto" w:fill="auto"/>
            <w:tcMar>
              <w:top w:w="5" w:type="dxa"/>
              <w:left w:w="5" w:type="dxa"/>
              <w:bottom w:w="0" w:type="dxa"/>
              <w:right w:w="5" w:type="dxa"/>
            </w:tcMar>
            <w:vAlign w:val="center"/>
          </w:tcPr>
          <w:p w14:paraId="21520784" w14:textId="77777777" w:rsidR="0006573B" w:rsidRPr="003926D1" w:rsidRDefault="0006573B" w:rsidP="002C6095">
            <w:pPr>
              <w:spacing w:before="60" w:after="60"/>
              <w:jc w:val="center"/>
              <w:rPr>
                <w:rFonts w:eastAsia="Times New Roman"/>
                <w:sz w:val="20"/>
                <w:szCs w:val="20"/>
              </w:rPr>
            </w:pPr>
          </w:p>
        </w:tc>
        <w:tc>
          <w:tcPr>
            <w:tcW w:w="1633" w:type="dxa"/>
            <w:shd w:val="clear" w:color="auto" w:fill="auto"/>
            <w:tcMar>
              <w:top w:w="5" w:type="dxa"/>
              <w:left w:w="5" w:type="dxa"/>
              <w:bottom w:w="0" w:type="dxa"/>
              <w:right w:w="5" w:type="dxa"/>
            </w:tcMar>
            <w:vAlign w:val="center"/>
          </w:tcPr>
          <w:p w14:paraId="62F7115E" w14:textId="77777777" w:rsidR="0006573B" w:rsidRPr="003926D1" w:rsidRDefault="0006573B" w:rsidP="002C6095">
            <w:pPr>
              <w:spacing w:after="0"/>
              <w:jc w:val="center"/>
              <w:rPr>
                <w:rFonts w:eastAsia="Times New Roman"/>
                <w:sz w:val="20"/>
                <w:szCs w:val="20"/>
              </w:rPr>
            </w:pPr>
          </w:p>
        </w:tc>
        <w:tc>
          <w:tcPr>
            <w:tcW w:w="2666" w:type="dxa"/>
            <w:shd w:val="clear" w:color="auto" w:fill="auto"/>
            <w:tcMar>
              <w:top w:w="5" w:type="dxa"/>
              <w:left w:w="5" w:type="dxa"/>
              <w:bottom w:w="0" w:type="dxa"/>
              <w:right w:w="5" w:type="dxa"/>
            </w:tcMar>
            <w:vAlign w:val="center"/>
          </w:tcPr>
          <w:p w14:paraId="3B6228C0" w14:textId="77777777" w:rsidR="0006573B" w:rsidRPr="003926D1" w:rsidRDefault="0006573B" w:rsidP="002C6095">
            <w:pPr>
              <w:spacing w:after="0"/>
              <w:jc w:val="center"/>
              <w:rPr>
                <w:rFonts w:eastAsia="Times New Roman"/>
                <w:sz w:val="20"/>
                <w:szCs w:val="20"/>
              </w:rPr>
            </w:pPr>
          </w:p>
        </w:tc>
      </w:tr>
      <w:tr w:rsidR="0006573B" w:rsidRPr="003926D1" w14:paraId="0C0E8DF6" w14:textId="77777777" w:rsidTr="0006573B">
        <w:trPr>
          <w:trHeight w:val="801"/>
        </w:trPr>
        <w:tc>
          <w:tcPr>
            <w:tcW w:w="1182" w:type="dxa"/>
            <w:shd w:val="clear" w:color="auto" w:fill="auto"/>
            <w:tcMar>
              <w:top w:w="5" w:type="dxa"/>
              <w:left w:w="5" w:type="dxa"/>
              <w:bottom w:w="0" w:type="dxa"/>
              <w:right w:w="5" w:type="dxa"/>
            </w:tcMar>
            <w:vAlign w:val="center"/>
            <w:hideMark/>
          </w:tcPr>
          <w:p w14:paraId="1836095B" w14:textId="77777777" w:rsidR="0006573B" w:rsidRPr="003926D1" w:rsidRDefault="0006573B" w:rsidP="002C6095">
            <w:pPr>
              <w:spacing w:after="0"/>
              <w:jc w:val="left"/>
              <w:rPr>
                <w:rFonts w:eastAsia="Times New Roman"/>
                <w:sz w:val="20"/>
                <w:szCs w:val="20"/>
              </w:rPr>
            </w:pPr>
            <w:r>
              <w:rPr>
                <w:rFonts w:eastAsia="Times New Roman"/>
                <w:b/>
                <w:bCs/>
                <w:sz w:val="20"/>
                <w:szCs w:val="20"/>
              </w:rPr>
              <w:t>Ligne 2</w:t>
            </w:r>
          </w:p>
        </w:tc>
        <w:tc>
          <w:tcPr>
            <w:tcW w:w="1633" w:type="dxa"/>
            <w:shd w:val="clear" w:color="auto" w:fill="auto"/>
            <w:tcMar>
              <w:top w:w="5" w:type="dxa"/>
              <w:left w:w="5" w:type="dxa"/>
              <w:bottom w:w="0" w:type="dxa"/>
              <w:right w:w="5" w:type="dxa"/>
            </w:tcMar>
            <w:vAlign w:val="center"/>
          </w:tcPr>
          <w:p w14:paraId="6C11A460" w14:textId="77777777" w:rsidR="0006573B" w:rsidRPr="003926D1" w:rsidRDefault="0006573B" w:rsidP="002C6095">
            <w:pPr>
              <w:spacing w:after="0"/>
              <w:jc w:val="center"/>
              <w:rPr>
                <w:rFonts w:eastAsia="Times New Roman"/>
                <w:sz w:val="20"/>
                <w:szCs w:val="20"/>
              </w:rPr>
            </w:pPr>
          </w:p>
        </w:tc>
        <w:tc>
          <w:tcPr>
            <w:tcW w:w="1929" w:type="dxa"/>
            <w:shd w:val="clear" w:color="auto" w:fill="auto"/>
            <w:tcMar>
              <w:top w:w="5" w:type="dxa"/>
              <w:left w:w="5" w:type="dxa"/>
              <w:bottom w:w="0" w:type="dxa"/>
              <w:right w:w="5" w:type="dxa"/>
            </w:tcMar>
            <w:vAlign w:val="center"/>
          </w:tcPr>
          <w:p w14:paraId="7BDBD92D" w14:textId="77777777" w:rsidR="0006573B" w:rsidRPr="003926D1" w:rsidRDefault="0006573B" w:rsidP="002C6095">
            <w:pPr>
              <w:spacing w:after="0"/>
              <w:jc w:val="center"/>
              <w:rPr>
                <w:rFonts w:eastAsia="Times New Roman"/>
                <w:sz w:val="20"/>
                <w:szCs w:val="20"/>
              </w:rPr>
            </w:pPr>
          </w:p>
        </w:tc>
        <w:tc>
          <w:tcPr>
            <w:tcW w:w="1633" w:type="dxa"/>
            <w:shd w:val="clear" w:color="auto" w:fill="auto"/>
            <w:tcMar>
              <w:top w:w="5" w:type="dxa"/>
              <w:left w:w="5" w:type="dxa"/>
              <w:bottom w:w="0" w:type="dxa"/>
              <w:right w:w="5" w:type="dxa"/>
            </w:tcMar>
            <w:vAlign w:val="center"/>
          </w:tcPr>
          <w:p w14:paraId="3C279F8A" w14:textId="77777777" w:rsidR="0006573B" w:rsidRPr="003926D1" w:rsidRDefault="0006573B" w:rsidP="002C6095">
            <w:pPr>
              <w:spacing w:before="60" w:after="60"/>
              <w:jc w:val="center"/>
              <w:rPr>
                <w:rFonts w:eastAsia="Times New Roman"/>
                <w:sz w:val="20"/>
                <w:szCs w:val="20"/>
              </w:rPr>
            </w:pPr>
          </w:p>
        </w:tc>
        <w:tc>
          <w:tcPr>
            <w:tcW w:w="2666" w:type="dxa"/>
            <w:shd w:val="clear" w:color="auto" w:fill="auto"/>
            <w:tcMar>
              <w:top w:w="5" w:type="dxa"/>
              <w:left w:w="5" w:type="dxa"/>
              <w:bottom w:w="0" w:type="dxa"/>
              <w:right w:w="5" w:type="dxa"/>
            </w:tcMar>
            <w:vAlign w:val="center"/>
          </w:tcPr>
          <w:p w14:paraId="57204547" w14:textId="77777777" w:rsidR="0006573B" w:rsidRPr="003926D1" w:rsidRDefault="0006573B" w:rsidP="002C6095">
            <w:pPr>
              <w:spacing w:after="0"/>
              <w:jc w:val="center"/>
              <w:rPr>
                <w:rFonts w:eastAsia="Times New Roman"/>
                <w:sz w:val="20"/>
                <w:szCs w:val="20"/>
              </w:rPr>
            </w:pPr>
          </w:p>
        </w:tc>
      </w:tr>
    </w:tbl>
    <w:p w14:paraId="51287E0A" w14:textId="0CEB667E" w:rsidR="0006573B" w:rsidRDefault="0006573B" w:rsidP="00AC5543">
      <w:pPr>
        <w:pStyle w:val="Espaceur"/>
      </w:pPr>
    </w:p>
    <w:p w14:paraId="3DC79829" w14:textId="77777777" w:rsidR="00AC5543" w:rsidRDefault="00AC5543" w:rsidP="00AC5543">
      <w:pPr>
        <w:pStyle w:val="Espaceur"/>
      </w:pPr>
    </w:p>
    <w:p w14:paraId="4851E79E" w14:textId="0B228279" w:rsidR="0006573B" w:rsidRDefault="00791DF8" w:rsidP="00791DF8">
      <w:pPr>
        <w:pStyle w:val="Titre1"/>
      </w:pPr>
      <w:r>
        <w:t>Discussion</w:t>
      </w:r>
    </w:p>
    <w:p w14:paraId="7B86681B" w14:textId="745D3451" w:rsidR="0006573B" w:rsidRDefault="0006573B" w:rsidP="00AC5543">
      <w:pPr>
        <w:pStyle w:val="Espaceur"/>
      </w:pPr>
    </w:p>
    <w:p w14:paraId="417E9969" w14:textId="6EE9455E" w:rsidR="0006573B" w:rsidRDefault="0006573B" w:rsidP="0006573B">
      <w:pPr>
        <w:pStyle w:val="Paragraphedeliste"/>
      </w:pPr>
      <w:r w:rsidRPr="00196AF6">
        <w:t>Duis autem vel eum iriure dolor in hendrerit in vulputate velit esse molestie consequat, vel illum dolore eu feugiat nulla facilisis at vero eros et accumsan et iusto odio dignissim qui blandit praesent luptatum zzril delenit augue duis dolore te feugait nulla facilisi. Nam liber tempor cum soluta nobis eleifend option congue nihil imperdiet doming id quod mazim placerat facer possim assum. Typi non habent claritatem insitam;</w:t>
      </w:r>
      <w:r>
        <w:t xml:space="preserve"> </w:t>
      </w:r>
      <w:r w:rsidRPr="00196AF6">
        <w:t>est usus legentis in iis qui facit eorum claritatem. Investigationes demonstraverunt lectores legere me lius quod ii legunt saepius. Claritas est etiam processus dynamicus, qui sequitur mutationem consuetudium lectorum.</w:t>
      </w:r>
    </w:p>
    <w:p w14:paraId="06172A6D" w14:textId="41C35411" w:rsidR="0006573B" w:rsidRDefault="0006573B" w:rsidP="00AC5543">
      <w:pPr>
        <w:pStyle w:val="Espaceur"/>
      </w:pPr>
    </w:p>
    <w:p w14:paraId="39C628AC" w14:textId="3341125C" w:rsidR="0006573B" w:rsidRDefault="0006573B" w:rsidP="0006573B">
      <w:pPr>
        <w:pStyle w:val="Paragraphedeliste"/>
      </w:pPr>
      <w:r w:rsidRPr="00196AF6">
        <w:t xml:space="preserve">Duis autem vel eum iriure dolor in hendrerit in vulputate velit esse molestie consequat, vel illum dolore eu feugiat nulla facilisis at vero eros et accumsan et iusto odio dignissim qui blandit praesent luptatum zzril delenit augue duis dolore te feugait nulla facilisi. Nam liber tempor cum soluta nobis eleifend option congue nihil imperdiet doming id quod mazim placerat facer possim assum. </w:t>
      </w:r>
    </w:p>
    <w:p w14:paraId="626A3042" w14:textId="77777777" w:rsidR="0006573B" w:rsidRDefault="0006573B" w:rsidP="00AC5543">
      <w:pPr>
        <w:pStyle w:val="Espaceur"/>
      </w:pPr>
    </w:p>
    <w:p w14:paraId="510C9167" w14:textId="156BF27D" w:rsidR="0006573B" w:rsidRPr="009C7E2C" w:rsidRDefault="0006573B" w:rsidP="0006573B">
      <w:pPr>
        <w:pStyle w:val="Paragraphedeliste"/>
      </w:pPr>
      <w:r w:rsidRPr="00196AF6">
        <w:t>Duis autem vel eum iriure dolor in hendrerit in vulputate velit esse molestie consequat, vel illum dolore eu feugiat nulla facilisis at vero eros et accumsan et iusto odio dignissim qui blandit praesent luptatum zzril delenit augue duis dolore te feugait nulla facilisi. Nam liber tempor cum soluta nobis eleifend option congue nihil imperdiet doming id quod mazim placerat facer possim assum. Typi non habent claritatem insitam;</w:t>
      </w:r>
      <w:r>
        <w:t xml:space="preserve"> </w:t>
      </w:r>
      <w:r w:rsidRPr="00196AF6">
        <w:t>est usus legentis in iis qui facit eorum claritatem. Investigationes demonstraverunt lectores legere me lius quod ii legunt saepius. Claritas est etiam processus dynamicus, qui sequitur mutationem consuetudium lectorum.</w:t>
      </w:r>
    </w:p>
    <w:p w14:paraId="02132362" w14:textId="54C2DA39" w:rsidR="0006573B" w:rsidRDefault="0006573B" w:rsidP="00AC5543">
      <w:pPr>
        <w:pStyle w:val="Espaceur"/>
      </w:pPr>
    </w:p>
    <w:p w14:paraId="523AA562" w14:textId="2EE770ED" w:rsidR="00DC7DC5" w:rsidRDefault="00DC7DC5" w:rsidP="00AC5543">
      <w:pPr>
        <w:pStyle w:val="Espaceur"/>
      </w:pPr>
    </w:p>
    <w:p w14:paraId="7FE40325" w14:textId="023FA399" w:rsidR="00DC7DC5" w:rsidRPr="00815652" w:rsidRDefault="00D810AE" w:rsidP="00791DF8">
      <w:pPr>
        <w:pStyle w:val="Titresfindedoc"/>
        <w:rPr>
          <w:lang w:val="fr-FR"/>
        </w:rPr>
      </w:pPr>
      <w:r w:rsidRPr="00815652">
        <w:rPr>
          <w:lang w:val="fr-FR"/>
        </w:rPr>
        <w:t>Bibliographie</w:t>
      </w:r>
    </w:p>
    <w:p w14:paraId="58F11C93" w14:textId="77777777" w:rsidR="00DC7DC5" w:rsidRPr="00815652" w:rsidRDefault="00DC7DC5" w:rsidP="00DC7DC5">
      <w:pPr>
        <w:pStyle w:val="Paragraphedeliste"/>
      </w:pPr>
    </w:p>
    <w:p w14:paraId="653E9471" w14:textId="77777777" w:rsidR="00DC7DC5" w:rsidRPr="00815652" w:rsidRDefault="00DC7DC5" w:rsidP="00AC5543">
      <w:pPr>
        <w:pStyle w:val="Rfrences"/>
        <w:rPr>
          <w:sz w:val="22"/>
          <w:szCs w:val="22"/>
        </w:rPr>
      </w:pPr>
      <w:r w:rsidRPr="00AC5543">
        <w:rPr>
          <w:sz w:val="22"/>
          <w:szCs w:val="22"/>
        </w:rPr>
        <w:fldChar w:fldCharType="begin"/>
      </w:r>
      <w:r w:rsidRPr="00815652">
        <w:rPr>
          <w:sz w:val="22"/>
          <w:szCs w:val="22"/>
        </w:rPr>
        <w:instrText xml:space="preserve"> ADDIN ZOTERO_BIBL {"uncited":[],"omitted":[],"custom":[]} CSL_BIBLIOGRAPHY </w:instrText>
      </w:r>
      <w:r w:rsidRPr="00AC5543">
        <w:rPr>
          <w:sz w:val="22"/>
          <w:szCs w:val="22"/>
        </w:rPr>
        <w:fldChar w:fldCharType="separate"/>
      </w:r>
      <w:r w:rsidRPr="00815652">
        <w:rPr>
          <w:sz w:val="22"/>
          <w:szCs w:val="22"/>
        </w:rPr>
        <w:t xml:space="preserve">Bajardi P., Barrat A., Natale F., Savini L., Colizza V. - Dynamical Patterns of Cattle Trade Movements. </w:t>
      </w:r>
      <w:r w:rsidRPr="00815652">
        <w:rPr>
          <w:i/>
          <w:iCs/>
          <w:sz w:val="22"/>
          <w:szCs w:val="22"/>
        </w:rPr>
        <w:t>PLOS ONE</w:t>
      </w:r>
      <w:r w:rsidRPr="00815652">
        <w:rPr>
          <w:sz w:val="22"/>
          <w:szCs w:val="22"/>
        </w:rPr>
        <w:t xml:space="preserve">, 2011, </w:t>
      </w:r>
      <w:r w:rsidRPr="00815652">
        <w:rPr>
          <w:b/>
          <w:bCs/>
          <w:sz w:val="22"/>
          <w:szCs w:val="22"/>
        </w:rPr>
        <w:t>6</w:t>
      </w:r>
      <w:r w:rsidRPr="00815652">
        <w:rPr>
          <w:sz w:val="22"/>
          <w:szCs w:val="22"/>
        </w:rPr>
        <w:t xml:space="preserve"> (5), e19869.</w:t>
      </w:r>
    </w:p>
    <w:p w14:paraId="2CD19908" w14:textId="77777777" w:rsidR="00DC7DC5" w:rsidRPr="00AC5543" w:rsidRDefault="00DC7DC5" w:rsidP="00AC5543">
      <w:pPr>
        <w:pStyle w:val="Rfrences"/>
        <w:rPr>
          <w:sz w:val="22"/>
          <w:szCs w:val="22"/>
          <w:lang w:val="en-GB"/>
        </w:rPr>
      </w:pPr>
      <w:r w:rsidRPr="00AC5543">
        <w:rPr>
          <w:sz w:val="22"/>
          <w:szCs w:val="22"/>
          <w:lang w:val="en-GB"/>
        </w:rPr>
        <w:t xml:space="preserve">Choquet R., Carrié C., Chambert T., Boulinier T. - Estimating transitions between states using measurements with imperfect detection: application to serological data. </w:t>
      </w:r>
      <w:r w:rsidRPr="00AC5543">
        <w:rPr>
          <w:i/>
          <w:iCs/>
          <w:sz w:val="22"/>
          <w:szCs w:val="22"/>
          <w:lang w:val="en-GB"/>
        </w:rPr>
        <w:t>Ecology</w:t>
      </w:r>
      <w:r w:rsidRPr="00AC5543">
        <w:rPr>
          <w:sz w:val="22"/>
          <w:szCs w:val="22"/>
          <w:lang w:val="en-GB"/>
        </w:rPr>
        <w:t xml:space="preserve">, 2013, </w:t>
      </w:r>
      <w:r w:rsidRPr="00AC5543">
        <w:rPr>
          <w:b/>
          <w:bCs/>
          <w:sz w:val="22"/>
          <w:szCs w:val="22"/>
          <w:lang w:val="en-GB"/>
        </w:rPr>
        <w:t>94</w:t>
      </w:r>
      <w:r w:rsidRPr="00AC5543">
        <w:rPr>
          <w:sz w:val="22"/>
          <w:szCs w:val="22"/>
          <w:lang w:val="en-GB"/>
        </w:rPr>
        <w:t xml:space="preserve"> (10), 2160–2165.</w:t>
      </w:r>
    </w:p>
    <w:p w14:paraId="7FE8838C" w14:textId="77777777" w:rsidR="00DC7DC5" w:rsidRPr="00AC5543" w:rsidRDefault="00DC7DC5" w:rsidP="00AC5543">
      <w:pPr>
        <w:pStyle w:val="Rfrences"/>
        <w:rPr>
          <w:sz w:val="22"/>
          <w:szCs w:val="22"/>
          <w:lang w:val="en-GB"/>
        </w:rPr>
      </w:pPr>
      <w:r w:rsidRPr="00AC5543">
        <w:rPr>
          <w:sz w:val="22"/>
          <w:szCs w:val="22"/>
          <w:lang w:val="en-GB"/>
        </w:rPr>
        <w:t xml:space="preserve">Gavier-Widén D., Ståhl K., Dixon L. - No hasty solutions for African swine fever. </w:t>
      </w:r>
      <w:r w:rsidRPr="00AC5543">
        <w:rPr>
          <w:i/>
          <w:iCs/>
          <w:sz w:val="22"/>
          <w:szCs w:val="22"/>
          <w:lang w:val="en-GB"/>
        </w:rPr>
        <w:t>Science</w:t>
      </w:r>
      <w:r w:rsidRPr="00AC5543">
        <w:rPr>
          <w:sz w:val="22"/>
          <w:szCs w:val="22"/>
          <w:lang w:val="en-GB"/>
        </w:rPr>
        <w:t xml:space="preserve">, 2020, </w:t>
      </w:r>
      <w:r w:rsidRPr="00AC5543">
        <w:rPr>
          <w:b/>
          <w:bCs/>
          <w:sz w:val="22"/>
          <w:szCs w:val="22"/>
          <w:lang w:val="en-GB"/>
        </w:rPr>
        <w:t>367</w:t>
      </w:r>
      <w:r w:rsidRPr="00AC5543">
        <w:rPr>
          <w:sz w:val="22"/>
          <w:szCs w:val="22"/>
          <w:lang w:val="en-GB"/>
        </w:rPr>
        <w:t xml:space="preserve"> (6478), 622–624.</w:t>
      </w:r>
    </w:p>
    <w:p w14:paraId="160B822E" w14:textId="77777777" w:rsidR="00DC7DC5" w:rsidRPr="00AC5543" w:rsidRDefault="00DC7DC5" w:rsidP="00AC5543">
      <w:pPr>
        <w:pStyle w:val="Rfrences"/>
        <w:rPr>
          <w:sz w:val="22"/>
          <w:szCs w:val="22"/>
          <w:lang w:val="en-GB"/>
        </w:rPr>
      </w:pPr>
      <w:r w:rsidRPr="00AC5543">
        <w:rPr>
          <w:sz w:val="22"/>
          <w:szCs w:val="22"/>
          <w:lang w:val="en-GB"/>
        </w:rPr>
        <w:t xml:space="preserve">Morens D.M., Holmes E.C., Davis A.S., Taubenberger J.K. - Global Rinderpest Eradication: Lessons Learned and Why Humans Should Celebrate Too. </w:t>
      </w:r>
      <w:r w:rsidRPr="00AC5543">
        <w:rPr>
          <w:i/>
          <w:iCs/>
          <w:sz w:val="22"/>
          <w:szCs w:val="22"/>
          <w:lang w:val="en-GB"/>
        </w:rPr>
        <w:t>J. Infect. Dis.</w:t>
      </w:r>
      <w:r w:rsidRPr="00AC5543">
        <w:rPr>
          <w:sz w:val="22"/>
          <w:szCs w:val="22"/>
          <w:lang w:val="en-GB"/>
        </w:rPr>
        <w:t xml:space="preserve">, 2011, </w:t>
      </w:r>
      <w:r w:rsidRPr="00AC5543">
        <w:rPr>
          <w:b/>
          <w:bCs/>
          <w:sz w:val="22"/>
          <w:szCs w:val="22"/>
          <w:lang w:val="en-GB"/>
        </w:rPr>
        <w:t>204</w:t>
      </w:r>
      <w:r w:rsidRPr="00AC5543">
        <w:rPr>
          <w:sz w:val="22"/>
          <w:szCs w:val="22"/>
          <w:lang w:val="en-GB"/>
        </w:rPr>
        <w:t xml:space="preserve"> (4), 502–505.</w:t>
      </w:r>
    </w:p>
    <w:p w14:paraId="528DDCFA" w14:textId="375EC061" w:rsidR="00DC7DC5" w:rsidRPr="00AC5543" w:rsidRDefault="00DC7DC5" w:rsidP="00AC5543">
      <w:pPr>
        <w:pStyle w:val="Rfrences"/>
        <w:rPr>
          <w:sz w:val="22"/>
          <w:szCs w:val="22"/>
          <w:lang w:val="en-GB"/>
        </w:rPr>
      </w:pPr>
      <w:r w:rsidRPr="00AC5543">
        <w:rPr>
          <w:sz w:val="22"/>
          <w:szCs w:val="22"/>
          <w:lang w:val="en-GB"/>
        </w:rPr>
        <w:t xml:space="preserve">Tulchinsky T.H. - John Snow, Cholera, the Broad Street Pump; Waterborne Diseases Then and Now. In: Case Studies in Public Health. Elsevier, 2018, 77–99. Available at: </w:t>
      </w:r>
      <w:hyperlink r:id="rId9" w:history="1">
        <w:r w:rsidRPr="00927E2B">
          <w:rPr>
            <w:rStyle w:val="Lienhypertexte"/>
            <w:sz w:val="22"/>
            <w:szCs w:val="22"/>
            <w:lang w:val="en-GB"/>
          </w:rPr>
          <w:t>https://linkinghub.elsevier.com/retrieve/pii/B9780128045718000172</w:t>
        </w:r>
      </w:hyperlink>
      <w:r w:rsidRPr="00AC5543">
        <w:rPr>
          <w:sz w:val="22"/>
          <w:szCs w:val="22"/>
          <w:lang w:val="en-GB"/>
        </w:rPr>
        <w:t xml:space="preserve"> [Accessed December 13, 2024].</w:t>
      </w:r>
    </w:p>
    <w:p w14:paraId="4C07A96E" w14:textId="6618551D" w:rsidR="00DC7DC5" w:rsidRPr="00E67894" w:rsidRDefault="00DC7DC5" w:rsidP="00AC5543">
      <w:pPr>
        <w:pStyle w:val="Espaceur"/>
        <w:rPr>
          <w:lang w:val="en-GB"/>
        </w:rPr>
      </w:pPr>
      <w:r w:rsidRPr="00AC5543">
        <w:rPr>
          <w:szCs w:val="22"/>
        </w:rPr>
        <w:fldChar w:fldCharType="end"/>
      </w:r>
    </w:p>
    <w:p w14:paraId="4E8626B5" w14:textId="77777777" w:rsidR="00AC5543" w:rsidRPr="00E67894" w:rsidRDefault="00AC5543" w:rsidP="00AC5543">
      <w:pPr>
        <w:pStyle w:val="Espaceur"/>
        <w:rPr>
          <w:lang w:val="en-GB"/>
        </w:rPr>
      </w:pPr>
    </w:p>
    <w:p w14:paraId="7CCC5CFC" w14:textId="51D0D709" w:rsidR="00DC7DC5" w:rsidRPr="00C85E94" w:rsidRDefault="00D810AE" w:rsidP="00791DF8">
      <w:pPr>
        <w:pStyle w:val="Titresfindedoc"/>
        <w:rPr>
          <w:lang w:val="fr-FR"/>
        </w:rPr>
      </w:pPr>
      <w:r w:rsidRPr="00C85E94">
        <w:rPr>
          <w:lang w:val="fr-FR"/>
        </w:rPr>
        <w:t>Remerciements</w:t>
      </w:r>
    </w:p>
    <w:p w14:paraId="7366A954" w14:textId="77777777" w:rsidR="00DC7DC5" w:rsidRPr="00C85E94" w:rsidRDefault="00DC7DC5" w:rsidP="00AC5543">
      <w:pPr>
        <w:pStyle w:val="Espaceur"/>
      </w:pPr>
    </w:p>
    <w:p w14:paraId="5178D82F" w14:textId="6A344C79" w:rsidR="00DC7DC5" w:rsidRPr="00E67894" w:rsidRDefault="00DC7DC5" w:rsidP="00AC5543">
      <w:pPr>
        <w:pStyle w:val="Textefindedoc"/>
        <w:rPr>
          <w:lang w:val="fr-FR"/>
        </w:rPr>
      </w:pPr>
      <w:r w:rsidRPr="00C85E94">
        <w:rPr>
          <w:lang w:val="fr-FR"/>
        </w:rPr>
        <w:t xml:space="preserve">Typi non habent claritatem insitam; est usus legentis in iis qui facit eorum claritatem. Investigationes demonstraverunt lectores legere me lius quod ii legunt saepius. </w:t>
      </w:r>
      <w:r w:rsidRPr="00E67894">
        <w:rPr>
          <w:lang w:val="fr-FR"/>
        </w:rPr>
        <w:t>Claritas est etiam processus dynamicus, qui sequitur mutationem consuetudium lectorum.</w:t>
      </w:r>
    </w:p>
    <w:p w14:paraId="53ED7C96" w14:textId="080B927D" w:rsidR="00DC7DC5" w:rsidRDefault="00DC7DC5" w:rsidP="00AC5543">
      <w:pPr>
        <w:pStyle w:val="Espaceur"/>
      </w:pPr>
    </w:p>
    <w:p w14:paraId="3EFF6867" w14:textId="77777777" w:rsidR="00AC5543" w:rsidRPr="00DC7DC5" w:rsidRDefault="00AC5543" w:rsidP="00AC5543">
      <w:pPr>
        <w:pStyle w:val="Espaceur"/>
      </w:pPr>
    </w:p>
    <w:p w14:paraId="3B4AFDD0" w14:textId="7A9B4758" w:rsidR="00DC7DC5" w:rsidRPr="00450C01" w:rsidRDefault="00D810AE" w:rsidP="00791DF8">
      <w:pPr>
        <w:pStyle w:val="Titresfindedoc"/>
        <w:rPr>
          <w:lang w:val="fr-FR"/>
        </w:rPr>
      </w:pPr>
      <w:r>
        <w:rPr>
          <w:lang w:val="fr-FR"/>
        </w:rPr>
        <w:t>Expression de conflits d’intérêt</w:t>
      </w:r>
    </w:p>
    <w:p w14:paraId="39042276" w14:textId="77777777" w:rsidR="00DC7DC5" w:rsidRDefault="00DC7DC5" w:rsidP="00AC5543">
      <w:pPr>
        <w:pStyle w:val="Espaceur"/>
      </w:pPr>
    </w:p>
    <w:p w14:paraId="2C004105" w14:textId="447AE085" w:rsidR="00DC7DC5" w:rsidRPr="00DC7DC5" w:rsidRDefault="00DC7DC5" w:rsidP="00AC5543">
      <w:pPr>
        <w:pStyle w:val="Textefindedoc"/>
        <w:rPr>
          <w:lang w:val="fr-FR"/>
        </w:rPr>
      </w:pPr>
      <w:r w:rsidRPr="00E67894">
        <w:rPr>
          <w:lang w:val="fr-FR"/>
        </w:rPr>
        <w:t>Typi non habent claritatem insitam; est usus legentis in iis qui facit eorum claritatem. Investigationes demonstraverunt lectores legere me lius quod ii legunt saepius. Claritas est etiam processus dynamicus, qui sequitur mutationem consuetudium lectorum.</w:t>
      </w:r>
    </w:p>
    <w:p w14:paraId="6370272B" w14:textId="08C6AD6E" w:rsidR="00670840" w:rsidRDefault="00670840" w:rsidP="00670840"/>
    <w:p w14:paraId="48F80C2F" w14:textId="6EF83BE4" w:rsidR="00E0699B" w:rsidRDefault="00E0699B" w:rsidP="00670840"/>
    <w:p w14:paraId="441E8B58" w14:textId="62D49000" w:rsidR="00E0699B" w:rsidRPr="00E0699B" w:rsidRDefault="00E0699B" w:rsidP="00670840">
      <w:pPr>
        <w:rPr>
          <w:sz w:val="22"/>
        </w:rPr>
      </w:pPr>
    </w:p>
    <w:p w14:paraId="50AADC53" w14:textId="77777777" w:rsidR="00165356" w:rsidRDefault="00165356">
      <w:pPr>
        <w:spacing w:after="0"/>
        <w:jc w:val="left"/>
        <w:rPr>
          <w:sz w:val="22"/>
          <w:highlight w:val="yellow"/>
        </w:rPr>
      </w:pPr>
      <w:r>
        <w:rPr>
          <w:sz w:val="22"/>
          <w:highlight w:val="yellow"/>
        </w:rPr>
        <w:br w:type="page"/>
      </w:r>
    </w:p>
    <w:p w14:paraId="45D33072" w14:textId="77777777" w:rsidR="00165356" w:rsidRDefault="00165356" w:rsidP="00165356">
      <w:pPr>
        <w:rPr>
          <w:sz w:val="22"/>
          <w:highlight w:val="yellow"/>
        </w:rPr>
      </w:pPr>
      <w:r>
        <w:rPr>
          <w:sz w:val="22"/>
          <w:highlight w:val="yellow"/>
        </w:rPr>
        <w:lastRenderedPageBreak/>
        <w:t>[A supprimer avant renvoi]</w:t>
      </w:r>
    </w:p>
    <w:p w14:paraId="0FA53276" w14:textId="6A155D58" w:rsidR="00E0699B" w:rsidRPr="00E0699B" w:rsidRDefault="00E0699B" w:rsidP="00670840">
      <w:pPr>
        <w:rPr>
          <w:sz w:val="22"/>
          <w:highlight w:val="yellow"/>
        </w:rPr>
      </w:pPr>
      <w:r w:rsidRPr="00E0699B">
        <w:rPr>
          <w:sz w:val="22"/>
          <w:highlight w:val="yellow"/>
        </w:rPr>
        <w:t>Avant de renvoyer votre article et pour permettre d’accélérer le processus de publication, merci de bien vous assurer que :</w:t>
      </w:r>
    </w:p>
    <w:p w14:paraId="4597F8B5" w14:textId="77777777"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Tout le texte est en Times New Roman</w:t>
      </w:r>
    </w:p>
    <w:p w14:paraId="722D0CCB" w14:textId="7A2FFD8A"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Le texte apparaissant dans les Figures et les Tableaux est en Times New Roman</w:t>
      </w:r>
    </w:p>
    <w:p w14:paraId="1E1E98C3" w14:textId="33312F5E"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Le résumé en anglais est écrit en « UK English » (et non en « US English »)</w:t>
      </w:r>
    </w:p>
    <w:p w14:paraId="4550CE2B" w14:textId="77777777"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Les références dans le texte sont présentées entre crochets</w:t>
      </w:r>
    </w:p>
    <w:p w14:paraId="48021C5D" w14:textId="37D87BD5"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Les informations de correspondance (nom auteur, email) sont renseignées</w:t>
      </w:r>
    </w:p>
    <w:p w14:paraId="14070656" w14:textId="07136323"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Dans la liste des auteurs, le nom apparait avant le prénom et il n’y a pas d’espaces avant l’indice d’affiliation</w:t>
      </w:r>
    </w:p>
    <w:p w14:paraId="0DCEF781" w14:textId="0C7ED266"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Le signe « &amp; » apparait avant le dernier auteur</w:t>
      </w:r>
    </w:p>
    <w:p w14:paraId="7C8EE4F0" w14:textId="77777777"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La fin des mots-clés est ponctuée par un « . »</w:t>
      </w:r>
    </w:p>
    <w:p w14:paraId="10F1D19D" w14:textId="77777777"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Le premier mot-clé commence par une majuscule</w:t>
      </w:r>
    </w:p>
    <w:p w14:paraId="2803226B" w14:textId="77777777"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Les espacements entre les lignes sont utilisés comme il faut</w:t>
      </w:r>
    </w:p>
    <w:p w14:paraId="1B4C270F" w14:textId="52F5E3FE"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Il y a un espace avant les « % » et avant les « ; »</w:t>
      </w:r>
    </w:p>
    <w:p w14:paraId="5383292A" w14:textId="3FB85974"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Il y a une virgule pour les décimales (et non un point)</w:t>
      </w:r>
    </w:p>
    <w:p w14:paraId="69CF0B5E" w14:textId="34A006C2"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Il y a un espace pour les milliers</w:t>
      </w:r>
    </w:p>
    <w:p w14:paraId="1C2BF7A6" w14:textId="040EA9C5"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Titre en français est en 18pt et celui en anglais en 14pt</w:t>
      </w:r>
    </w:p>
    <w:p w14:paraId="67B9E961" w14:textId="4336C4B5" w:rsidR="00E0699B" w:rsidRPr="00E0699B" w:rsidRDefault="00E0699B" w:rsidP="00E0699B">
      <w:pPr>
        <w:pStyle w:val="Paragraphedeliste"/>
        <w:numPr>
          <w:ilvl w:val="0"/>
          <w:numId w:val="3"/>
        </w:numPr>
        <w:spacing w:after="160" w:line="259" w:lineRule="auto"/>
        <w:jc w:val="left"/>
        <w:rPr>
          <w:highlight w:val="yellow"/>
        </w:rPr>
      </w:pPr>
      <w:r w:rsidRPr="00E0699B">
        <w:rPr>
          <w:highlight w:val="yellow"/>
        </w:rPr>
        <w:t>Tous les mots en anglais ou en latin sont en italique dans le texte</w:t>
      </w:r>
    </w:p>
    <w:p w14:paraId="37A3D2BD" w14:textId="77777777" w:rsidR="00565C2E" w:rsidRDefault="00565C2E" w:rsidP="00565C2E">
      <w:pPr>
        <w:pStyle w:val="Paragraphedeliste"/>
        <w:numPr>
          <w:ilvl w:val="0"/>
          <w:numId w:val="3"/>
        </w:numPr>
        <w:spacing w:after="160" w:line="256" w:lineRule="auto"/>
        <w:jc w:val="left"/>
        <w:rPr>
          <w:highlight w:val="yellow"/>
        </w:rPr>
      </w:pPr>
      <w:r>
        <w:rPr>
          <w:highlight w:val="yellow"/>
        </w:rPr>
        <w:t xml:space="preserve">Il n’y a pas de point final dans titre de Figure/Tableau si une seule phrase ; si plus d’une phrase, mettre un point final </w:t>
      </w:r>
    </w:p>
    <w:p w14:paraId="1A478A79" w14:textId="77777777" w:rsidR="00E0699B" w:rsidRPr="00E0699B" w:rsidRDefault="00E0699B" w:rsidP="00670840">
      <w:pPr>
        <w:rPr>
          <w:sz w:val="22"/>
        </w:rPr>
      </w:pPr>
      <w:bookmarkStart w:id="1" w:name="_GoBack"/>
      <w:bookmarkEnd w:id="1"/>
    </w:p>
    <w:sectPr w:rsidR="00E0699B" w:rsidRPr="00E0699B" w:rsidSect="003157D1">
      <w:headerReference w:type="default" r:id="rId10"/>
      <w:footerReference w:type="default" r:id="rId11"/>
      <w:type w:val="continuous"/>
      <w:pgSz w:w="11900" w:h="16840" w:code="9"/>
      <w:pgMar w:top="1701" w:right="1418" w:bottom="1418" w:left="1418" w:header="567" w:footer="567"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17D17" w14:textId="77777777" w:rsidR="009851CC" w:rsidRDefault="009851CC">
      <w:pPr>
        <w:spacing w:after="0"/>
      </w:pPr>
      <w:r>
        <w:separator/>
      </w:r>
    </w:p>
  </w:endnote>
  <w:endnote w:type="continuationSeparator" w:id="0">
    <w:p w14:paraId="3D1A5FA3" w14:textId="77777777" w:rsidR="009851CC" w:rsidRDefault="00985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91437"/>
      <w:docPartObj>
        <w:docPartGallery w:val="Page Numbers (Bottom of Page)"/>
        <w:docPartUnique/>
      </w:docPartObj>
    </w:sdtPr>
    <w:sdtEndPr/>
    <w:sdtContent>
      <w:p w14:paraId="74E60AA0" w14:textId="08ACB3F4" w:rsidR="00AC5543" w:rsidRDefault="00AC5543" w:rsidP="00E0699B">
        <w:pPr>
          <w:pStyle w:val="Pieddepage"/>
          <w:jc w:val="center"/>
        </w:pPr>
        <w:r>
          <w:fldChar w:fldCharType="begin"/>
        </w:r>
        <w:r>
          <w:instrText>PAGE   \* MERGEFORMAT</w:instrText>
        </w:r>
        <w:r>
          <w:fldChar w:fldCharType="separate"/>
        </w:r>
        <w:r>
          <w:t>2</w:t>
        </w:r>
        <w:r>
          <w:fldChar w:fldCharType="end"/>
        </w:r>
      </w:p>
    </w:sdtContent>
  </w:sdt>
  <w:p w14:paraId="50880B81" w14:textId="77777777" w:rsidR="00670840" w:rsidRPr="00735796" w:rsidRDefault="00670840" w:rsidP="00EF5E2A">
    <w:pPr>
      <w:pStyle w:val="Pieddepage"/>
      <w:jc w:val="center"/>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809491" w14:textId="77777777" w:rsidR="009851CC" w:rsidRDefault="009851CC">
      <w:pPr>
        <w:spacing w:after="0"/>
      </w:pPr>
      <w:r>
        <w:separator/>
      </w:r>
    </w:p>
  </w:footnote>
  <w:footnote w:type="continuationSeparator" w:id="0">
    <w:p w14:paraId="60256302" w14:textId="77777777" w:rsidR="009851CC" w:rsidRDefault="009851C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DD51C" w14:textId="4EB753C4" w:rsidR="00DC7DC5" w:rsidRPr="004370C6" w:rsidRDefault="00DC7DC5" w:rsidP="00DC7DC5">
    <w:pPr>
      <w:pStyle w:val="En-tte"/>
      <w:rPr>
        <w:color w:val="00B0F0"/>
        <w:sz w:val="16"/>
        <w:szCs w:val="16"/>
      </w:rPr>
    </w:pPr>
    <w:r w:rsidRPr="004370C6">
      <w:rPr>
        <w:b/>
        <w:iCs/>
        <w:color w:val="00B0F0"/>
        <w:sz w:val="16"/>
        <w:szCs w:val="16"/>
      </w:rPr>
      <w:t xml:space="preserve">Épidémiol. </w:t>
    </w:r>
    <w:proofErr w:type="gramStart"/>
    <w:r w:rsidRPr="004370C6">
      <w:rPr>
        <w:b/>
        <w:iCs/>
        <w:color w:val="00B0F0"/>
        <w:sz w:val="16"/>
        <w:szCs w:val="16"/>
      </w:rPr>
      <w:t>et</w:t>
    </w:r>
    <w:proofErr w:type="gramEnd"/>
    <w:r w:rsidRPr="004370C6">
      <w:rPr>
        <w:b/>
        <w:iCs/>
        <w:color w:val="00B0F0"/>
        <w:sz w:val="16"/>
        <w:szCs w:val="16"/>
      </w:rPr>
      <w:t xml:space="preserve"> santé anim</w:t>
    </w:r>
    <w:r w:rsidRPr="004370C6">
      <w:rPr>
        <w:b/>
        <w:color w:val="00B0F0"/>
        <w:sz w:val="16"/>
        <w:szCs w:val="16"/>
      </w:rPr>
      <w:t xml:space="preserve">., 20XX, </w:t>
    </w:r>
    <w:r w:rsidR="00E0699B">
      <w:rPr>
        <w:b/>
        <w:bCs/>
        <w:color w:val="00B0F0"/>
        <w:sz w:val="16"/>
        <w:szCs w:val="16"/>
      </w:rPr>
      <w:t>XX:YY</w:t>
    </w:r>
    <w:r w:rsidRPr="004370C6">
      <w:rPr>
        <w:b/>
        <w:color w:val="00B0F0"/>
        <w:sz w:val="16"/>
        <w:szCs w:val="16"/>
      </w:rPr>
      <w:t xml:space="preserve">                                                                                                      </w:t>
    </w:r>
    <w:r w:rsidR="00165356">
      <w:rPr>
        <w:b/>
        <w:color w:val="00B0F0"/>
        <w:sz w:val="16"/>
        <w:szCs w:val="16"/>
      </w:rPr>
      <w:tab/>
    </w:r>
    <w:r w:rsidRPr="004370C6">
      <w:rPr>
        <w:color w:val="00B0F0"/>
        <w:sz w:val="16"/>
        <w:szCs w:val="16"/>
      </w:rPr>
      <w:t xml:space="preserve">Titre </w:t>
    </w:r>
    <w:r w:rsidR="00927E2B">
      <w:rPr>
        <w:color w:val="00B0F0"/>
        <w:sz w:val="16"/>
        <w:szCs w:val="16"/>
      </w:rPr>
      <w:t>court (&lt;10 mots)</w:t>
    </w:r>
  </w:p>
  <w:p w14:paraId="251CD802" w14:textId="17275699" w:rsidR="00791DF8" w:rsidRPr="004370C6" w:rsidRDefault="004370C6" w:rsidP="00791DF8">
    <w:pPr>
      <w:pStyle w:val="En-tte"/>
      <w:jc w:val="right"/>
      <w:rPr>
        <w:b/>
        <w:color w:val="00B0F0"/>
        <w:sz w:val="16"/>
      </w:rPr>
    </w:pPr>
    <w:r w:rsidRPr="00791DF8">
      <w:rPr>
        <w:b/>
        <w:i/>
        <w:noProof/>
        <w:color w:val="0070C0"/>
        <w:szCs w:val="16"/>
      </w:rPr>
      <w:drawing>
        <wp:anchor distT="0" distB="0" distL="114300" distR="114300" simplePos="0" relativeHeight="251659264" behindDoc="0" locked="0" layoutInCell="1" allowOverlap="1" wp14:anchorId="5B31FB87" wp14:editId="718A04C0">
          <wp:simplePos x="0" y="0"/>
          <wp:positionH relativeFrom="margin">
            <wp:align>left</wp:align>
          </wp:positionH>
          <wp:positionV relativeFrom="paragraph">
            <wp:posOffset>37465</wp:posOffset>
          </wp:positionV>
          <wp:extent cx="1638300" cy="319417"/>
          <wp:effectExtent l="0" t="0" r="0" b="4445"/>
          <wp:wrapThrough wrapText="bothSides">
            <wp:wrapPolygon edited="0">
              <wp:start x="0" y="0"/>
              <wp:lineTo x="0" y="20612"/>
              <wp:lineTo x="21349" y="20612"/>
              <wp:lineTo x="21349" y="0"/>
              <wp:lineTo x="0" y="0"/>
            </wp:wrapPolygon>
          </wp:wrapThrough>
          <wp:docPr id="9" name="Image 9" descr="C:\Users\tvergne\AppData\Local\Microsoft\Windows\INetCache\Content.MSO\EB4A0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vergne\AppData\Local\Microsoft\Windows\INetCache\Content.MSO\EB4A0D5.tm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319417"/>
                  </a:xfrm>
                  <a:prstGeom prst="rect">
                    <a:avLst/>
                  </a:prstGeom>
                  <a:noFill/>
                  <a:ln>
                    <a:noFill/>
                  </a:ln>
                </pic:spPr>
              </pic:pic>
            </a:graphicData>
          </a:graphic>
        </wp:anchor>
      </w:drawing>
    </w:r>
    <w:r w:rsidR="00791DF8" w:rsidRPr="004370C6">
      <w:rPr>
        <w:b/>
        <w:color w:val="00B0F0"/>
        <w:sz w:val="16"/>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E63C39"/>
    <w:multiLevelType w:val="hybridMultilevel"/>
    <w:tmpl w:val="3D3C9D14"/>
    <w:lvl w:ilvl="0" w:tplc="EDD6C94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C25392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EC14400"/>
    <w:multiLevelType w:val="multilevel"/>
    <w:tmpl w:val="F4B2134E"/>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 w:numId="4">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grammar="clean"/>
  <w:attachedTemplate r:id="rId1"/>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6128"/>
    <w:rsid w:val="00000828"/>
    <w:rsid w:val="00010E61"/>
    <w:rsid w:val="0002262C"/>
    <w:rsid w:val="000259BC"/>
    <w:rsid w:val="000374AB"/>
    <w:rsid w:val="0006573B"/>
    <w:rsid w:val="00075DFB"/>
    <w:rsid w:val="00075EE7"/>
    <w:rsid w:val="00087E09"/>
    <w:rsid w:val="000A6128"/>
    <w:rsid w:val="000E4A0C"/>
    <w:rsid w:val="001016F3"/>
    <w:rsid w:val="00103638"/>
    <w:rsid w:val="001143BA"/>
    <w:rsid w:val="001447B8"/>
    <w:rsid w:val="00146E6C"/>
    <w:rsid w:val="0015242A"/>
    <w:rsid w:val="00165356"/>
    <w:rsid w:val="00181D25"/>
    <w:rsid w:val="0019381A"/>
    <w:rsid w:val="00196AF6"/>
    <w:rsid w:val="001C0A25"/>
    <w:rsid w:val="001D29D4"/>
    <w:rsid w:val="001E0AFD"/>
    <w:rsid w:val="001E35CC"/>
    <w:rsid w:val="00230B89"/>
    <w:rsid w:val="00263F4D"/>
    <w:rsid w:val="003157D1"/>
    <w:rsid w:val="003257E9"/>
    <w:rsid w:val="00327006"/>
    <w:rsid w:val="0033162C"/>
    <w:rsid w:val="003733CA"/>
    <w:rsid w:val="003748C7"/>
    <w:rsid w:val="003926D1"/>
    <w:rsid w:val="00397F8E"/>
    <w:rsid w:val="003C37F7"/>
    <w:rsid w:val="0042449C"/>
    <w:rsid w:val="004370C6"/>
    <w:rsid w:val="00447619"/>
    <w:rsid w:val="00450C01"/>
    <w:rsid w:val="00456F18"/>
    <w:rsid w:val="00490F99"/>
    <w:rsid w:val="004A0FD9"/>
    <w:rsid w:val="004B2805"/>
    <w:rsid w:val="004B612D"/>
    <w:rsid w:val="004D2606"/>
    <w:rsid w:val="004D3509"/>
    <w:rsid w:val="00506A43"/>
    <w:rsid w:val="005237DA"/>
    <w:rsid w:val="00565C2E"/>
    <w:rsid w:val="00584B42"/>
    <w:rsid w:val="0059436C"/>
    <w:rsid w:val="005A22E5"/>
    <w:rsid w:val="005C3EA4"/>
    <w:rsid w:val="005C4722"/>
    <w:rsid w:val="005D3A54"/>
    <w:rsid w:val="00604626"/>
    <w:rsid w:val="00617917"/>
    <w:rsid w:val="00620C4A"/>
    <w:rsid w:val="006344E6"/>
    <w:rsid w:val="00670840"/>
    <w:rsid w:val="00670FEA"/>
    <w:rsid w:val="00696139"/>
    <w:rsid w:val="006B5F2F"/>
    <w:rsid w:val="006C07D2"/>
    <w:rsid w:val="00713856"/>
    <w:rsid w:val="00717147"/>
    <w:rsid w:val="007263CB"/>
    <w:rsid w:val="007452CA"/>
    <w:rsid w:val="00772C8A"/>
    <w:rsid w:val="00791DF8"/>
    <w:rsid w:val="007A203C"/>
    <w:rsid w:val="007D6BD5"/>
    <w:rsid w:val="007D71BA"/>
    <w:rsid w:val="00801F6C"/>
    <w:rsid w:val="00815652"/>
    <w:rsid w:val="008240BE"/>
    <w:rsid w:val="0084021D"/>
    <w:rsid w:val="0085569B"/>
    <w:rsid w:val="00856265"/>
    <w:rsid w:val="00861D7C"/>
    <w:rsid w:val="008C7EAA"/>
    <w:rsid w:val="008D2CF2"/>
    <w:rsid w:val="008D4A00"/>
    <w:rsid w:val="008F6DDE"/>
    <w:rsid w:val="008F77F7"/>
    <w:rsid w:val="00902339"/>
    <w:rsid w:val="00925B10"/>
    <w:rsid w:val="00927E2B"/>
    <w:rsid w:val="009438DD"/>
    <w:rsid w:val="00955BB6"/>
    <w:rsid w:val="0097548A"/>
    <w:rsid w:val="009851CC"/>
    <w:rsid w:val="00993DC3"/>
    <w:rsid w:val="009C7E2C"/>
    <w:rsid w:val="00A556D4"/>
    <w:rsid w:val="00A7593B"/>
    <w:rsid w:val="00A938A3"/>
    <w:rsid w:val="00AB1318"/>
    <w:rsid w:val="00AC5543"/>
    <w:rsid w:val="00AE092A"/>
    <w:rsid w:val="00AE3DA2"/>
    <w:rsid w:val="00AF3775"/>
    <w:rsid w:val="00B107F3"/>
    <w:rsid w:val="00B17FDE"/>
    <w:rsid w:val="00B416E0"/>
    <w:rsid w:val="00B451A7"/>
    <w:rsid w:val="00BC5C0E"/>
    <w:rsid w:val="00C001C6"/>
    <w:rsid w:val="00C427CC"/>
    <w:rsid w:val="00C621F1"/>
    <w:rsid w:val="00C85E94"/>
    <w:rsid w:val="00CE2CAE"/>
    <w:rsid w:val="00CF005B"/>
    <w:rsid w:val="00CF5525"/>
    <w:rsid w:val="00D01FAE"/>
    <w:rsid w:val="00D21135"/>
    <w:rsid w:val="00D330AE"/>
    <w:rsid w:val="00D5596F"/>
    <w:rsid w:val="00D63C09"/>
    <w:rsid w:val="00D810AE"/>
    <w:rsid w:val="00DA30CA"/>
    <w:rsid w:val="00DC410B"/>
    <w:rsid w:val="00DC7DC5"/>
    <w:rsid w:val="00DE784B"/>
    <w:rsid w:val="00E0699B"/>
    <w:rsid w:val="00E12014"/>
    <w:rsid w:val="00E124BC"/>
    <w:rsid w:val="00E219C3"/>
    <w:rsid w:val="00E314A6"/>
    <w:rsid w:val="00E3399C"/>
    <w:rsid w:val="00E66D23"/>
    <w:rsid w:val="00E67894"/>
    <w:rsid w:val="00E744A8"/>
    <w:rsid w:val="00E76326"/>
    <w:rsid w:val="00E92993"/>
    <w:rsid w:val="00EC4CEA"/>
    <w:rsid w:val="00ED0560"/>
    <w:rsid w:val="00EF5E2A"/>
    <w:rsid w:val="00F31A92"/>
    <w:rsid w:val="00F7449A"/>
    <w:rsid w:val="00FA2AAA"/>
    <w:rsid w:val="00FB02A1"/>
    <w:rsid w:val="00FB1F8F"/>
    <w:rsid w:val="00FE3DBA"/>
    <w:rsid w:val="00FE52C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809F107"/>
  <w15:docId w15:val="{4227B9FA-9770-494B-813E-0389FACE1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fr-FR" w:eastAsia="fr-FR"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181D25"/>
    <w:pPr>
      <w:spacing w:after="120"/>
      <w:jc w:val="both"/>
    </w:pPr>
    <w:rPr>
      <w:sz w:val="24"/>
      <w:szCs w:val="24"/>
    </w:rPr>
  </w:style>
  <w:style w:type="paragraph" w:styleId="Titre1">
    <w:name w:val="heading 1"/>
    <w:basedOn w:val="Paragraphedeliste"/>
    <w:next w:val="Normal"/>
    <w:link w:val="Titre1Car"/>
    <w:uiPriority w:val="9"/>
    <w:qFormat/>
    <w:rsid w:val="00791DF8"/>
    <w:pPr>
      <w:numPr>
        <w:numId w:val="2"/>
      </w:numPr>
      <w:ind w:left="1418" w:hanging="284"/>
      <w:outlineLvl w:val="0"/>
    </w:pPr>
    <w:rPr>
      <w:b/>
      <w:color w:val="00B0F0"/>
      <w:sz w:val="28"/>
    </w:rPr>
  </w:style>
  <w:style w:type="paragraph" w:styleId="Titre2">
    <w:name w:val="heading 2"/>
    <w:basedOn w:val="Titre1"/>
    <w:next w:val="Normal"/>
    <w:link w:val="Titre2Car"/>
    <w:uiPriority w:val="9"/>
    <w:unhideWhenUsed/>
    <w:qFormat/>
    <w:rsid w:val="00791DF8"/>
    <w:pPr>
      <w:numPr>
        <w:ilvl w:val="1"/>
      </w:numPr>
      <w:ind w:left="1701" w:hanging="573"/>
      <w:outlineLvl w:val="1"/>
    </w:pPr>
    <w:rPr>
      <w:color w:val="auto"/>
      <w:sz w:val="24"/>
    </w:rPr>
  </w:style>
  <w:style w:type="paragraph" w:styleId="Titre3">
    <w:name w:val="heading 3"/>
    <w:basedOn w:val="Titre2"/>
    <w:next w:val="Normal"/>
    <w:link w:val="Titre3Car"/>
    <w:uiPriority w:val="9"/>
    <w:unhideWhenUsed/>
    <w:qFormat/>
    <w:rsid w:val="00791DF8"/>
    <w:pPr>
      <w:numPr>
        <w:ilvl w:val="2"/>
      </w:numPr>
      <w:ind w:left="2835" w:hanging="567"/>
      <w:outlineLvl w:val="2"/>
    </w:pPr>
    <w:rPr>
      <w:b w:val="0"/>
      <w:sz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unhideWhenUsed/>
    <w:rsid w:val="003926D1"/>
    <w:pPr>
      <w:tabs>
        <w:tab w:val="center" w:pos="4536"/>
        <w:tab w:val="right" w:pos="9072"/>
      </w:tabs>
      <w:spacing w:after="0"/>
      <w:jc w:val="left"/>
    </w:pPr>
    <w:rPr>
      <w:rFonts w:eastAsia="Times New Roman"/>
      <w:sz w:val="20"/>
      <w:szCs w:val="20"/>
    </w:rPr>
  </w:style>
  <w:style w:type="character" w:customStyle="1" w:styleId="PieddepageCar">
    <w:name w:val="Pied de page Car"/>
    <w:link w:val="Pieddepage"/>
    <w:uiPriority w:val="99"/>
    <w:qFormat/>
    <w:rsid w:val="003926D1"/>
    <w:rPr>
      <w:rFonts w:eastAsia="Times New Roman"/>
    </w:rPr>
  </w:style>
  <w:style w:type="paragraph" w:styleId="En-tte">
    <w:name w:val="header"/>
    <w:basedOn w:val="Normal"/>
    <w:link w:val="En-tteCar"/>
    <w:uiPriority w:val="99"/>
    <w:rsid w:val="003926D1"/>
    <w:pPr>
      <w:tabs>
        <w:tab w:val="center" w:pos="4536"/>
        <w:tab w:val="right" w:pos="9072"/>
      </w:tabs>
      <w:spacing w:after="0"/>
      <w:jc w:val="left"/>
    </w:pPr>
    <w:rPr>
      <w:rFonts w:eastAsia="Times New Roman"/>
      <w:sz w:val="20"/>
      <w:szCs w:val="20"/>
    </w:rPr>
  </w:style>
  <w:style w:type="character" w:customStyle="1" w:styleId="En-tteCar">
    <w:name w:val="En-tête Car"/>
    <w:link w:val="En-tte"/>
    <w:uiPriority w:val="99"/>
    <w:qFormat/>
    <w:rsid w:val="003926D1"/>
    <w:rPr>
      <w:rFonts w:eastAsia="Times New Roman"/>
    </w:rPr>
  </w:style>
  <w:style w:type="character" w:styleId="Marquedecommentaire">
    <w:name w:val="annotation reference"/>
    <w:uiPriority w:val="99"/>
    <w:semiHidden/>
    <w:unhideWhenUsed/>
    <w:rsid w:val="005D3A54"/>
    <w:rPr>
      <w:sz w:val="16"/>
      <w:szCs w:val="16"/>
    </w:rPr>
  </w:style>
  <w:style w:type="paragraph" w:styleId="Commentaire">
    <w:name w:val="annotation text"/>
    <w:basedOn w:val="Normal"/>
    <w:link w:val="CommentaireCar"/>
    <w:uiPriority w:val="99"/>
    <w:semiHidden/>
    <w:unhideWhenUsed/>
    <w:rsid w:val="005D3A54"/>
    <w:rPr>
      <w:sz w:val="20"/>
      <w:szCs w:val="20"/>
    </w:rPr>
  </w:style>
  <w:style w:type="character" w:customStyle="1" w:styleId="CommentaireCar">
    <w:name w:val="Commentaire Car"/>
    <w:basedOn w:val="Policepardfaut"/>
    <w:link w:val="Commentaire"/>
    <w:uiPriority w:val="99"/>
    <w:semiHidden/>
    <w:rsid w:val="005D3A54"/>
  </w:style>
  <w:style w:type="paragraph" w:styleId="Objetducommentaire">
    <w:name w:val="annotation subject"/>
    <w:basedOn w:val="Commentaire"/>
    <w:next w:val="Commentaire"/>
    <w:link w:val="ObjetducommentaireCar"/>
    <w:uiPriority w:val="99"/>
    <w:semiHidden/>
    <w:unhideWhenUsed/>
    <w:rsid w:val="005D3A54"/>
    <w:rPr>
      <w:b/>
      <w:bCs/>
    </w:rPr>
  </w:style>
  <w:style w:type="character" w:customStyle="1" w:styleId="ObjetducommentaireCar">
    <w:name w:val="Objet du commentaire Car"/>
    <w:link w:val="Objetducommentaire"/>
    <w:uiPriority w:val="99"/>
    <w:semiHidden/>
    <w:rsid w:val="005D3A54"/>
    <w:rPr>
      <w:b/>
      <w:bCs/>
    </w:rPr>
  </w:style>
  <w:style w:type="paragraph" w:styleId="Textedebulles">
    <w:name w:val="Balloon Text"/>
    <w:basedOn w:val="Normal"/>
    <w:link w:val="TextedebullesCar"/>
    <w:uiPriority w:val="99"/>
    <w:semiHidden/>
    <w:unhideWhenUsed/>
    <w:rsid w:val="005D3A54"/>
    <w:pPr>
      <w:spacing w:after="0"/>
    </w:pPr>
    <w:rPr>
      <w:rFonts w:ascii="Segoe UI" w:hAnsi="Segoe UI" w:cs="Segoe UI"/>
      <w:sz w:val="18"/>
      <w:szCs w:val="18"/>
    </w:rPr>
  </w:style>
  <w:style w:type="character" w:customStyle="1" w:styleId="TextedebullesCar">
    <w:name w:val="Texte de bulles Car"/>
    <w:link w:val="Textedebulles"/>
    <w:uiPriority w:val="99"/>
    <w:semiHidden/>
    <w:rsid w:val="005D3A54"/>
    <w:rPr>
      <w:rFonts w:ascii="Segoe UI" w:hAnsi="Segoe UI" w:cs="Segoe UI"/>
      <w:sz w:val="18"/>
      <w:szCs w:val="18"/>
    </w:rPr>
  </w:style>
  <w:style w:type="character" w:customStyle="1" w:styleId="Titre1Car">
    <w:name w:val="Titre 1 Car"/>
    <w:link w:val="Titre1"/>
    <w:uiPriority w:val="9"/>
    <w:rsid w:val="00791DF8"/>
    <w:rPr>
      <w:rFonts w:eastAsia="Times New Roman"/>
      <w:b/>
      <w:color w:val="00B0F0"/>
      <w:sz w:val="28"/>
      <w:szCs w:val="22"/>
    </w:rPr>
  </w:style>
  <w:style w:type="paragraph" w:styleId="Paragraphedeliste">
    <w:name w:val="List Paragraph"/>
    <w:basedOn w:val="Normal"/>
    <w:uiPriority w:val="34"/>
    <w:qFormat/>
    <w:rsid w:val="0006573B"/>
    <w:pPr>
      <w:spacing w:after="0"/>
      <w:ind w:left="2268"/>
      <w:contextualSpacing/>
    </w:pPr>
    <w:rPr>
      <w:rFonts w:eastAsia="Times New Roman"/>
      <w:sz w:val="22"/>
      <w:szCs w:val="22"/>
    </w:rPr>
  </w:style>
  <w:style w:type="character" w:customStyle="1" w:styleId="Titre2Car">
    <w:name w:val="Titre 2 Car"/>
    <w:link w:val="Titre2"/>
    <w:uiPriority w:val="9"/>
    <w:rsid w:val="00791DF8"/>
    <w:rPr>
      <w:rFonts w:eastAsia="Times New Roman"/>
      <w:b/>
      <w:sz w:val="24"/>
      <w:szCs w:val="22"/>
    </w:rPr>
  </w:style>
  <w:style w:type="character" w:customStyle="1" w:styleId="Titre3Car">
    <w:name w:val="Titre 3 Car"/>
    <w:link w:val="Titre3"/>
    <w:uiPriority w:val="9"/>
    <w:rsid w:val="00791DF8"/>
    <w:rPr>
      <w:rFonts w:eastAsia="Times New Roman"/>
      <w:sz w:val="22"/>
      <w:szCs w:val="22"/>
    </w:rPr>
  </w:style>
  <w:style w:type="paragraph" w:styleId="Bibliographie">
    <w:name w:val="Bibliography"/>
    <w:basedOn w:val="Normal"/>
    <w:next w:val="Normal"/>
    <w:link w:val="BibliographieCar"/>
    <w:uiPriority w:val="70"/>
    <w:rsid w:val="00E314A6"/>
    <w:pPr>
      <w:spacing w:after="0"/>
      <w:ind w:left="720" w:hanging="720"/>
    </w:pPr>
  </w:style>
  <w:style w:type="paragraph" w:styleId="Rvision">
    <w:name w:val="Revision"/>
    <w:hidden/>
    <w:uiPriority w:val="71"/>
    <w:rsid w:val="0002262C"/>
    <w:rPr>
      <w:sz w:val="24"/>
      <w:szCs w:val="24"/>
    </w:rPr>
  </w:style>
  <w:style w:type="paragraph" w:styleId="NormalWeb">
    <w:name w:val="Normal (Web)"/>
    <w:basedOn w:val="Normal"/>
    <w:uiPriority w:val="99"/>
    <w:semiHidden/>
    <w:unhideWhenUsed/>
    <w:rsid w:val="00620C4A"/>
    <w:pPr>
      <w:spacing w:before="100" w:beforeAutospacing="1" w:after="119"/>
      <w:jc w:val="left"/>
    </w:pPr>
    <w:rPr>
      <w:rFonts w:eastAsia="Times New Roman"/>
    </w:rPr>
  </w:style>
  <w:style w:type="character" w:styleId="Lienhypertexte">
    <w:name w:val="Hyperlink"/>
    <w:uiPriority w:val="99"/>
    <w:unhideWhenUsed/>
    <w:rsid w:val="00620C4A"/>
    <w:rPr>
      <w:color w:val="0000FF"/>
      <w:u w:val="single"/>
    </w:rPr>
  </w:style>
  <w:style w:type="paragraph" w:customStyle="1" w:styleId="Titresfindedoc">
    <w:name w:val="Titres fin de doc"/>
    <w:basedOn w:val="Titre1"/>
    <w:link w:val="TitresfindedocCar"/>
    <w:qFormat/>
    <w:rsid w:val="00AC5543"/>
    <w:pPr>
      <w:numPr>
        <w:numId w:val="0"/>
      </w:numPr>
    </w:pPr>
    <w:rPr>
      <w:lang w:val="en-GB"/>
    </w:rPr>
  </w:style>
  <w:style w:type="paragraph" w:customStyle="1" w:styleId="Textefindedoc">
    <w:name w:val="Texte fin de doc"/>
    <w:basedOn w:val="Normal"/>
    <w:link w:val="TextefindedocCar"/>
    <w:qFormat/>
    <w:rsid w:val="00AC5543"/>
    <w:pPr>
      <w:spacing w:after="0"/>
    </w:pPr>
    <w:rPr>
      <w:sz w:val="22"/>
      <w:lang w:val="en-GB"/>
    </w:rPr>
  </w:style>
  <w:style w:type="character" w:customStyle="1" w:styleId="TitresfindedocCar">
    <w:name w:val="Titres fin de doc Car"/>
    <w:basedOn w:val="Titre1Car"/>
    <w:link w:val="Titresfindedoc"/>
    <w:rsid w:val="00AC5543"/>
    <w:rPr>
      <w:rFonts w:eastAsia="Times New Roman"/>
      <w:b/>
      <w:color w:val="00B0F0"/>
      <w:sz w:val="22"/>
      <w:szCs w:val="22"/>
      <w:lang w:val="en-GB"/>
    </w:rPr>
  </w:style>
  <w:style w:type="paragraph" w:customStyle="1" w:styleId="Titrearticle">
    <w:name w:val="Titre article"/>
    <w:basedOn w:val="Titlearticle"/>
    <w:link w:val="TitrearticleCar"/>
    <w:qFormat/>
    <w:rsid w:val="00E12014"/>
    <w:rPr>
      <w:i w:val="0"/>
      <w:color w:val="00B0F0"/>
      <w:sz w:val="36"/>
    </w:rPr>
  </w:style>
  <w:style w:type="character" w:customStyle="1" w:styleId="TextefindedocCar">
    <w:name w:val="Texte fin de doc Car"/>
    <w:basedOn w:val="Policepardfaut"/>
    <w:link w:val="Textefindedoc"/>
    <w:rsid w:val="00AC5543"/>
    <w:rPr>
      <w:sz w:val="22"/>
      <w:szCs w:val="24"/>
      <w:lang w:val="en-GB"/>
    </w:rPr>
  </w:style>
  <w:style w:type="paragraph" w:customStyle="1" w:styleId="Titlearticle">
    <w:name w:val="Title article"/>
    <w:basedOn w:val="Normal"/>
    <w:link w:val="TitlearticleCar"/>
    <w:qFormat/>
    <w:rsid w:val="00E12014"/>
    <w:pPr>
      <w:spacing w:after="0"/>
    </w:pPr>
    <w:rPr>
      <w:b/>
      <w:i/>
    </w:rPr>
  </w:style>
  <w:style w:type="character" w:customStyle="1" w:styleId="TitrearticleCar">
    <w:name w:val="Titre article Car"/>
    <w:basedOn w:val="Policepardfaut"/>
    <w:link w:val="Titrearticle"/>
    <w:rsid w:val="00E12014"/>
    <w:rPr>
      <w:b/>
      <w:color w:val="00B0F0"/>
      <w:sz w:val="36"/>
      <w:szCs w:val="24"/>
    </w:rPr>
  </w:style>
  <w:style w:type="paragraph" w:customStyle="1" w:styleId="Auteurs">
    <w:name w:val="Auteurs"/>
    <w:basedOn w:val="Titlearticle"/>
    <w:link w:val="AuteursCar"/>
    <w:qFormat/>
    <w:rsid w:val="00450C01"/>
    <w:rPr>
      <w:b w:val="0"/>
      <w:i w:val="0"/>
      <w:sz w:val="28"/>
    </w:rPr>
  </w:style>
  <w:style w:type="character" w:customStyle="1" w:styleId="TitlearticleCar">
    <w:name w:val="Title article Car"/>
    <w:basedOn w:val="Policepardfaut"/>
    <w:link w:val="Titlearticle"/>
    <w:rsid w:val="00E12014"/>
    <w:rPr>
      <w:b/>
      <w:i/>
      <w:sz w:val="24"/>
      <w:szCs w:val="24"/>
    </w:rPr>
  </w:style>
  <w:style w:type="paragraph" w:customStyle="1" w:styleId="Espaceur">
    <w:name w:val="Espaceur"/>
    <w:basedOn w:val="Titlearticle"/>
    <w:link w:val="EspaceurCar"/>
    <w:qFormat/>
    <w:rsid w:val="00E12014"/>
    <w:rPr>
      <w:b w:val="0"/>
      <w:i w:val="0"/>
      <w:sz w:val="22"/>
    </w:rPr>
  </w:style>
  <w:style w:type="character" w:customStyle="1" w:styleId="AuteursCar">
    <w:name w:val="Auteurs Car"/>
    <w:basedOn w:val="Policepardfaut"/>
    <w:link w:val="Auteurs"/>
    <w:rsid w:val="00450C01"/>
    <w:rPr>
      <w:sz w:val="28"/>
      <w:szCs w:val="24"/>
    </w:rPr>
  </w:style>
  <w:style w:type="paragraph" w:customStyle="1" w:styleId="Rfrences">
    <w:name w:val="Références"/>
    <w:basedOn w:val="Bibliographie"/>
    <w:link w:val="RfrencesCar"/>
    <w:qFormat/>
    <w:rsid w:val="00AC5543"/>
    <w:rPr>
      <w:sz w:val="20"/>
      <w:szCs w:val="20"/>
    </w:rPr>
  </w:style>
  <w:style w:type="character" w:customStyle="1" w:styleId="EspaceurCar">
    <w:name w:val="Espaceur Car"/>
    <w:basedOn w:val="TitlearticleCar"/>
    <w:link w:val="Espaceur"/>
    <w:rsid w:val="00E12014"/>
    <w:rPr>
      <w:b w:val="0"/>
      <w:i w:val="0"/>
      <w:sz w:val="22"/>
      <w:szCs w:val="24"/>
    </w:rPr>
  </w:style>
  <w:style w:type="paragraph" w:customStyle="1" w:styleId="Illustrations">
    <w:name w:val="Illustrations"/>
    <w:basedOn w:val="Normal"/>
    <w:link w:val="IllustrationsCar"/>
    <w:qFormat/>
    <w:rsid w:val="00AC5543"/>
    <w:pPr>
      <w:suppressLineNumbers/>
      <w:suppressAutoHyphens/>
      <w:spacing w:after="0"/>
      <w:jc w:val="left"/>
      <w:textAlignment w:val="baseline"/>
    </w:pPr>
    <w:rPr>
      <w:rFonts w:eastAsia="Calibri"/>
      <w:b/>
      <w:bCs/>
      <w:sz w:val="22"/>
      <w:szCs w:val="22"/>
      <w:lang w:eastAsia="en-US"/>
    </w:rPr>
  </w:style>
  <w:style w:type="character" w:customStyle="1" w:styleId="BibliographieCar">
    <w:name w:val="Bibliographie Car"/>
    <w:basedOn w:val="Policepardfaut"/>
    <w:link w:val="Bibliographie"/>
    <w:uiPriority w:val="70"/>
    <w:rsid w:val="00AC5543"/>
    <w:rPr>
      <w:sz w:val="24"/>
      <w:szCs w:val="24"/>
    </w:rPr>
  </w:style>
  <w:style w:type="character" w:customStyle="1" w:styleId="RfrencesCar">
    <w:name w:val="Références Car"/>
    <w:basedOn w:val="BibliographieCar"/>
    <w:link w:val="Rfrences"/>
    <w:rsid w:val="00AC5543"/>
    <w:rPr>
      <w:sz w:val="24"/>
      <w:szCs w:val="24"/>
    </w:rPr>
  </w:style>
  <w:style w:type="character" w:customStyle="1" w:styleId="IllustrationsCar">
    <w:name w:val="Illustrations Car"/>
    <w:basedOn w:val="Policepardfaut"/>
    <w:link w:val="Illustrations"/>
    <w:rsid w:val="00AC5543"/>
    <w:rPr>
      <w:rFonts w:eastAsia="Calibri"/>
      <w:b/>
      <w:bCs/>
      <w:sz w:val="22"/>
      <w:szCs w:val="22"/>
      <w:lang w:eastAsia="en-US"/>
    </w:rPr>
  </w:style>
  <w:style w:type="paragraph" w:customStyle="1" w:styleId="Affiliation">
    <w:name w:val="Affiliation"/>
    <w:basedOn w:val="Normal"/>
    <w:link w:val="AffiliationCar"/>
    <w:qFormat/>
    <w:rsid w:val="00A938A3"/>
    <w:pPr>
      <w:spacing w:after="0"/>
      <w:jc w:val="left"/>
    </w:pPr>
    <w:rPr>
      <w:rFonts w:eastAsia="Times New Roman"/>
      <w:sz w:val="16"/>
      <w:szCs w:val="20"/>
    </w:rPr>
  </w:style>
  <w:style w:type="character" w:customStyle="1" w:styleId="AffiliationCar">
    <w:name w:val="Affiliation Car"/>
    <w:basedOn w:val="Policepardfaut"/>
    <w:link w:val="Affiliation"/>
    <w:rsid w:val="00A938A3"/>
    <w:rPr>
      <w:rFonts w:eastAsia="Times New Roman"/>
      <w:sz w:val="16"/>
    </w:rPr>
  </w:style>
  <w:style w:type="character" w:styleId="Mentionnonrsolue">
    <w:name w:val="Unresolved Mention"/>
    <w:basedOn w:val="Policepardfaut"/>
    <w:uiPriority w:val="99"/>
    <w:semiHidden/>
    <w:unhideWhenUsed/>
    <w:rsid w:val="00927E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790574">
      <w:bodyDiv w:val="1"/>
      <w:marLeft w:val="0"/>
      <w:marRight w:val="0"/>
      <w:marTop w:val="0"/>
      <w:marBottom w:val="0"/>
      <w:divBdr>
        <w:top w:val="none" w:sz="0" w:space="0" w:color="auto"/>
        <w:left w:val="none" w:sz="0" w:space="0" w:color="auto"/>
        <w:bottom w:val="none" w:sz="0" w:space="0" w:color="auto"/>
        <w:right w:val="none" w:sz="0" w:space="0" w:color="auto"/>
      </w:divBdr>
    </w:div>
    <w:div w:id="781614318">
      <w:bodyDiv w:val="1"/>
      <w:marLeft w:val="0"/>
      <w:marRight w:val="0"/>
      <w:marTop w:val="0"/>
      <w:marBottom w:val="0"/>
      <w:divBdr>
        <w:top w:val="none" w:sz="0" w:space="0" w:color="auto"/>
        <w:left w:val="none" w:sz="0" w:space="0" w:color="auto"/>
        <w:bottom w:val="none" w:sz="0" w:space="0" w:color="auto"/>
        <w:right w:val="none" w:sz="0" w:space="0" w:color="auto"/>
      </w:divBdr>
    </w:div>
    <w:div w:id="781614595">
      <w:bodyDiv w:val="1"/>
      <w:marLeft w:val="0"/>
      <w:marRight w:val="0"/>
      <w:marTop w:val="0"/>
      <w:marBottom w:val="0"/>
      <w:divBdr>
        <w:top w:val="none" w:sz="0" w:space="0" w:color="auto"/>
        <w:left w:val="none" w:sz="0" w:space="0" w:color="auto"/>
        <w:bottom w:val="none" w:sz="0" w:space="0" w:color="auto"/>
        <w:right w:val="none" w:sz="0" w:space="0" w:color="auto"/>
      </w:divBdr>
    </w:div>
    <w:div w:id="997462404">
      <w:bodyDiv w:val="1"/>
      <w:marLeft w:val="0"/>
      <w:marRight w:val="0"/>
      <w:marTop w:val="0"/>
      <w:marBottom w:val="0"/>
      <w:divBdr>
        <w:top w:val="none" w:sz="0" w:space="0" w:color="auto"/>
        <w:left w:val="none" w:sz="0" w:space="0" w:color="auto"/>
        <w:bottom w:val="none" w:sz="0" w:space="0" w:color="auto"/>
        <w:right w:val="none" w:sz="0" w:space="0" w:color="auto"/>
      </w:divBdr>
    </w:div>
    <w:div w:id="1284582439">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linkinghub.elsevier.com/retrieve/pii/B978012804571800017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vergne\Downloads\AEEMA_modele-article_V1_1.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635FC-FE93-4587-A1FB-222E34440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EMA_modele-article_V1_1</Template>
  <TotalTime>2</TotalTime>
  <Pages>6</Pages>
  <Words>2580</Words>
  <Characters>14712</Characters>
  <Application>Microsoft Office Word</Application>
  <DocSecurity>0</DocSecurity>
  <Lines>122</Lines>
  <Paragraphs>34</Paragraphs>
  <ScaleCrop>false</ScaleCrop>
  <HeadingPairs>
    <vt:vector size="2" baseType="variant">
      <vt:variant>
        <vt:lpstr>Titre</vt:lpstr>
      </vt:variant>
      <vt:variant>
        <vt:i4>1</vt:i4>
      </vt:variant>
    </vt:vector>
  </HeadingPairs>
  <TitlesOfParts>
    <vt:vector size="1" baseType="lpstr">
      <vt:lpstr/>
    </vt:vector>
  </TitlesOfParts>
  <Company>Hewlett-Packard</Company>
  <LinksUpToDate>false</LinksUpToDate>
  <CharactersWithSpaces>17258</CharactersWithSpaces>
  <SharedDoc>false</SharedDoc>
  <HLinks>
    <vt:vector size="6" baseType="variant">
      <vt:variant>
        <vt:i4>1310723</vt:i4>
      </vt:variant>
      <vt:variant>
        <vt:i4>6</vt:i4>
      </vt:variant>
      <vt:variant>
        <vt:i4>0</vt:i4>
      </vt:variant>
      <vt:variant>
        <vt:i4>5</vt:i4>
      </vt:variant>
      <vt:variant>
        <vt:lpwstr>https://umr-astre.pages.mia.imsa.fr/mapMDA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ee Vergne</dc:creator>
  <cp:keywords/>
  <dc:description/>
  <cp:lastModifiedBy>Timothée Vergne</cp:lastModifiedBy>
  <cp:revision>6</cp:revision>
  <cp:lastPrinted>2025-05-20T20:28:00Z</cp:lastPrinted>
  <dcterms:created xsi:type="dcterms:W3CDTF">2026-02-13T05:45:00Z</dcterms:created>
  <dcterms:modified xsi:type="dcterms:W3CDTF">2026-02-22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qMOQLBl"/&gt;&lt;style id="http://www.zotero.org/styles/epidemiologie-et-sante-animale"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